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808357"/>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603E06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808358"/>
      <w:r w:rsidRPr="00D033EC">
        <w:rPr>
          <w:lang w:val="de-DE"/>
        </w:rPr>
        <w:lastRenderedPageBreak/>
        <w:t>Kurzfassung</w:t>
      </w:r>
      <w:bookmarkEnd w:id="1"/>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808359"/>
      <w:r>
        <w:rPr>
          <w:lang w:val="en-GB"/>
        </w:rPr>
        <w:t>Abstract</w:t>
      </w:r>
      <w:bookmarkEnd w:id="3"/>
      <w:bookmarkEnd w:id="4"/>
      <w:r>
        <w:rPr>
          <w:lang w:val="en-GB"/>
        </w:rPr>
        <w:t xml:space="preserve"> </w:t>
      </w:r>
    </w:p>
    <w:p w14:paraId="67E1F11D" w14:textId="647C3C83" w:rsidR="00A77EEB" w:rsidRDefault="00FB1349">
      <w:pPr>
        <w:rPr>
          <w:lang w:val="en-GB"/>
        </w:rPr>
      </w:pPr>
      <w:r>
        <w:rPr>
          <w:lang w:val="en-GB"/>
        </w:rPr>
        <w:t>With</w:t>
      </w:r>
      <w:r w:rsidR="00571EB8">
        <w:rPr>
          <w:lang w:val="en-GB"/>
        </w:rPr>
        <w:t xml:space="preserve"> the </w:t>
      </w:r>
      <w:r w:rsidR="00E566D5">
        <w:rPr>
          <w:lang w:val="en-GB"/>
        </w:rPr>
        <w:t>increase in adoption</w:t>
      </w:r>
      <w:r>
        <w:rPr>
          <w:lang w:val="en-GB"/>
        </w:rPr>
        <w:t xml:space="preserve"> of </w:t>
      </w:r>
      <w:r w:rsidR="00571EB8">
        <w:rPr>
          <w:lang w:val="en-GB"/>
        </w:rPr>
        <w:t>machine learning</w:t>
      </w:r>
      <w:r>
        <w:rPr>
          <w:lang w:val="en-GB"/>
        </w:rPr>
        <w:t xml:space="preserve"> </w:t>
      </w:r>
      <w:r w:rsidR="008F752E">
        <w:rPr>
          <w:lang w:val="en-GB"/>
        </w:rPr>
        <w:t>(ML)</w:t>
      </w:r>
      <w:r w:rsidR="004C3310">
        <w:rPr>
          <w:lang w:val="en-GB"/>
        </w:rPr>
        <w:t xml:space="preserve">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serves as a study of the current state</w:t>
      </w:r>
      <w:r w:rsidR="00F853B7">
        <w:rPr>
          <w:lang w:val="en-GB"/>
        </w:rPr>
        <w:t xml:space="preserve"> </w:t>
      </w:r>
      <w:r w:rsidR="00F22A88">
        <w:rPr>
          <w:lang w:val="en-GB"/>
        </w:rPr>
        <w:t>of</w:t>
      </w:r>
      <w:r w:rsidR="00F853B7">
        <w:rPr>
          <w:lang w:val="en-GB"/>
        </w:rPr>
        <w:t xml:space="preserve"> </w:t>
      </w:r>
      <w:r w:rsidR="00F22A88">
        <w:rPr>
          <w:lang w:val="en-GB"/>
        </w:rPr>
        <w:t>the</w:t>
      </w:r>
      <w:r w:rsidR="00F853B7">
        <w:rPr>
          <w:lang w:val="en-GB"/>
        </w:rPr>
        <w:t xml:space="preserve"> </w:t>
      </w:r>
      <w:r w:rsidR="00F22A88">
        <w:rPr>
          <w:lang w:val="en-GB"/>
        </w:rPr>
        <w:t xml:space="preserv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808360"/>
      <w:r w:rsidRPr="00721A18">
        <w:lastRenderedPageBreak/>
        <w:t>Table of Contents</w:t>
      </w:r>
      <w:bookmarkEnd w:id="5"/>
    </w:p>
    <w:p w14:paraId="67126DC4" w14:textId="3FFD4A18" w:rsidR="005724C7"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5724C7" w:rsidRPr="00082365">
        <w:rPr>
          <w:lang w:val="de-DE"/>
        </w:rPr>
        <w:t>Ehrenwörtliche Erklärung</w:t>
      </w:r>
      <w:r w:rsidR="005724C7">
        <w:tab/>
      </w:r>
      <w:r w:rsidR="005724C7">
        <w:fldChar w:fldCharType="begin"/>
      </w:r>
      <w:r w:rsidR="005724C7">
        <w:instrText xml:space="preserve"> PAGEREF _Toc110808357 \h </w:instrText>
      </w:r>
      <w:r w:rsidR="005724C7">
        <w:fldChar w:fldCharType="separate"/>
      </w:r>
      <w:r w:rsidR="005724C7">
        <w:t>2</w:t>
      </w:r>
      <w:r w:rsidR="005724C7">
        <w:fldChar w:fldCharType="end"/>
      </w:r>
    </w:p>
    <w:p w14:paraId="4909DCE8" w14:textId="29CA6E25" w:rsidR="005724C7" w:rsidRDefault="005724C7">
      <w:pPr>
        <w:pStyle w:val="Verzeichnis1"/>
        <w:rPr>
          <w:rFonts w:asciiTheme="minorHAnsi" w:eastAsiaTheme="minorEastAsia" w:hAnsiTheme="minorHAnsi" w:cstheme="minorBidi"/>
          <w:b w:val="0"/>
          <w:szCs w:val="22"/>
          <w:lang w:eastAsia="en-US"/>
        </w:rPr>
      </w:pPr>
      <w:r w:rsidRPr="00082365">
        <w:rPr>
          <w:lang w:val="de-DE"/>
        </w:rPr>
        <w:t>Kurzfassung</w:t>
      </w:r>
      <w:r>
        <w:tab/>
      </w:r>
      <w:r>
        <w:fldChar w:fldCharType="begin"/>
      </w:r>
      <w:r>
        <w:instrText xml:space="preserve"> PAGEREF _Toc110808358 \h </w:instrText>
      </w:r>
      <w:r>
        <w:fldChar w:fldCharType="separate"/>
      </w:r>
      <w:r>
        <w:t>3</w:t>
      </w:r>
      <w:r>
        <w:fldChar w:fldCharType="end"/>
      </w:r>
    </w:p>
    <w:p w14:paraId="1A6C8EEB" w14:textId="598714CA" w:rsidR="005724C7" w:rsidRDefault="005724C7">
      <w:pPr>
        <w:pStyle w:val="Verzeichnis1"/>
        <w:rPr>
          <w:rFonts w:asciiTheme="minorHAnsi" w:eastAsiaTheme="minorEastAsia" w:hAnsiTheme="minorHAnsi" w:cstheme="minorBidi"/>
          <w:b w:val="0"/>
          <w:szCs w:val="22"/>
          <w:lang w:eastAsia="en-US"/>
        </w:rPr>
      </w:pPr>
      <w:r w:rsidRPr="00082365">
        <w:rPr>
          <w:lang w:val="en-GB"/>
        </w:rPr>
        <w:t>Abstract</w:t>
      </w:r>
      <w:r>
        <w:tab/>
      </w:r>
      <w:r>
        <w:fldChar w:fldCharType="begin"/>
      </w:r>
      <w:r>
        <w:instrText xml:space="preserve"> PAGEREF _Toc110808359 \h </w:instrText>
      </w:r>
      <w:r>
        <w:fldChar w:fldCharType="separate"/>
      </w:r>
      <w:r>
        <w:t>3</w:t>
      </w:r>
      <w:r>
        <w:fldChar w:fldCharType="end"/>
      </w:r>
    </w:p>
    <w:p w14:paraId="51B390A8" w14:textId="41735655" w:rsidR="005724C7" w:rsidRDefault="005724C7">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808360 \h </w:instrText>
      </w:r>
      <w:r>
        <w:fldChar w:fldCharType="separate"/>
      </w:r>
      <w:r>
        <w:t>4</w:t>
      </w:r>
      <w:r>
        <w:fldChar w:fldCharType="end"/>
      </w:r>
    </w:p>
    <w:p w14:paraId="70C15B37" w14:textId="41942BBA" w:rsidR="005724C7" w:rsidRDefault="005724C7">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808361 \h </w:instrText>
      </w:r>
      <w:r>
        <w:fldChar w:fldCharType="separate"/>
      </w:r>
      <w:r>
        <w:t>6</w:t>
      </w:r>
      <w:r>
        <w:fldChar w:fldCharType="end"/>
      </w:r>
    </w:p>
    <w:p w14:paraId="44D5332F" w14:textId="75366E85" w:rsidR="005724C7" w:rsidRDefault="005724C7">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808362 \h </w:instrText>
      </w:r>
      <w:r>
        <w:fldChar w:fldCharType="separate"/>
      </w:r>
      <w:r>
        <w:t>7</w:t>
      </w:r>
      <w:r>
        <w:fldChar w:fldCharType="end"/>
      </w:r>
    </w:p>
    <w:p w14:paraId="4219629F" w14:textId="2A20C8FD" w:rsidR="005724C7" w:rsidRDefault="005724C7">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808363 \h </w:instrText>
      </w:r>
      <w:r>
        <w:fldChar w:fldCharType="separate"/>
      </w:r>
      <w:r>
        <w:t>8</w:t>
      </w:r>
      <w:r>
        <w:fldChar w:fldCharType="end"/>
      </w:r>
    </w:p>
    <w:p w14:paraId="62E951B7" w14:textId="2747FBA5" w:rsidR="005724C7" w:rsidRDefault="005724C7">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808364 \h </w:instrText>
      </w:r>
      <w:r>
        <w:fldChar w:fldCharType="separate"/>
      </w:r>
      <w:r>
        <w:t>10</w:t>
      </w:r>
      <w:r>
        <w:fldChar w:fldCharType="end"/>
      </w:r>
    </w:p>
    <w:p w14:paraId="2BF0BF29" w14:textId="60660428" w:rsidR="005724C7" w:rsidRDefault="005724C7">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808365 \h </w:instrText>
      </w:r>
      <w:r>
        <w:fldChar w:fldCharType="separate"/>
      </w:r>
      <w:r>
        <w:t>10</w:t>
      </w:r>
      <w:r>
        <w:fldChar w:fldCharType="end"/>
      </w:r>
    </w:p>
    <w:p w14:paraId="4DE24E07" w14:textId="515A5F6D" w:rsidR="005724C7" w:rsidRDefault="005724C7">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808366 \h </w:instrText>
      </w:r>
      <w:r>
        <w:fldChar w:fldCharType="separate"/>
      </w:r>
      <w:r>
        <w:t>11</w:t>
      </w:r>
      <w:r>
        <w:fldChar w:fldCharType="end"/>
      </w:r>
    </w:p>
    <w:p w14:paraId="7DD83CFA" w14:textId="18F64688" w:rsidR="005724C7" w:rsidRDefault="005724C7">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808367 \h </w:instrText>
      </w:r>
      <w:r>
        <w:fldChar w:fldCharType="separate"/>
      </w:r>
      <w:r>
        <w:t>14</w:t>
      </w:r>
      <w:r>
        <w:fldChar w:fldCharType="end"/>
      </w:r>
    </w:p>
    <w:p w14:paraId="6BA84C3D" w14:textId="30C583E0" w:rsidR="005724C7" w:rsidRDefault="005724C7">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808368 \h </w:instrText>
      </w:r>
      <w:r>
        <w:fldChar w:fldCharType="separate"/>
      </w:r>
      <w:r>
        <w:t>14</w:t>
      </w:r>
      <w:r>
        <w:fldChar w:fldCharType="end"/>
      </w:r>
    </w:p>
    <w:p w14:paraId="32819F18" w14:textId="238DF7BD" w:rsidR="005724C7" w:rsidRDefault="005724C7">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808369 \h </w:instrText>
      </w:r>
      <w:r>
        <w:fldChar w:fldCharType="separate"/>
      </w:r>
      <w:r>
        <w:t>15</w:t>
      </w:r>
      <w:r>
        <w:fldChar w:fldCharType="end"/>
      </w:r>
    </w:p>
    <w:p w14:paraId="31C13AF4" w14:textId="3FB5A0C0" w:rsidR="005724C7" w:rsidRDefault="005724C7">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808370 \h </w:instrText>
      </w:r>
      <w:r>
        <w:fldChar w:fldCharType="separate"/>
      </w:r>
      <w:r>
        <w:t>15</w:t>
      </w:r>
      <w:r>
        <w:fldChar w:fldCharType="end"/>
      </w:r>
    </w:p>
    <w:p w14:paraId="5CFF774F" w14:textId="5E7F8A58" w:rsidR="005724C7" w:rsidRDefault="005724C7">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808371 \h </w:instrText>
      </w:r>
      <w:r>
        <w:fldChar w:fldCharType="separate"/>
      </w:r>
      <w:r>
        <w:t>17</w:t>
      </w:r>
      <w:r>
        <w:fldChar w:fldCharType="end"/>
      </w:r>
    </w:p>
    <w:p w14:paraId="4F90F547" w14:textId="559648E3" w:rsidR="005724C7" w:rsidRDefault="005724C7">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808372 \h </w:instrText>
      </w:r>
      <w:r>
        <w:fldChar w:fldCharType="separate"/>
      </w:r>
      <w:r>
        <w:t>18</w:t>
      </w:r>
      <w:r>
        <w:fldChar w:fldCharType="end"/>
      </w:r>
    </w:p>
    <w:p w14:paraId="071E8DFF" w14:textId="5B218A7D" w:rsidR="005724C7" w:rsidRDefault="005724C7">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808373 \h </w:instrText>
      </w:r>
      <w:r>
        <w:fldChar w:fldCharType="separate"/>
      </w:r>
      <w:r>
        <w:t>19</w:t>
      </w:r>
      <w:r>
        <w:fldChar w:fldCharType="end"/>
      </w:r>
    </w:p>
    <w:p w14:paraId="3A3A2403" w14:textId="504CE83B" w:rsidR="005724C7" w:rsidRDefault="005724C7">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808374 \h </w:instrText>
      </w:r>
      <w:r>
        <w:fldChar w:fldCharType="separate"/>
      </w:r>
      <w:r>
        <w:t>22</w:t>
      </w:r>
      <w:r>
        <w:fldChar w:fldCharType="end"/>
      </w:r>
    </w:p>
    <w:p w14:paraId="63845FA7" w14:textId="4F360A24" w:rsidR="005724C7" w:rsidRDefault="005724C7">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808375 \h </w:instrText>
      </w:r>
      <w:r>
        <w:fldChar w:fldCharType="separate"/>
      </w:r>
      <w:r>
        <w:t>25</w:t>
      </w:r>
      <w:r>
        <w:fldChar w:fldCharType="end"/>
      </w:r>
    </w:p>
    <w:p w14:paraId="68567E54" w14:textId="664A8BE8" w:rsidR="005724C7" w:rsidRDefault="005724C7">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808376 \h </w:instrText>
      </w:r>
      <w:r>
        <w:fldChar w:fldCharType="separate"/>
      </w:r>
      <w:r>
        <w:t>26</w:t>
      </w:r>
      <w:r>
        <w:fldChar w:fldCharType="end"/>
      </w:r>
    </w:p>
    <w:p w14:paraId="59395599" w14:textId="6417EDC0" w:rsidR="005724C7" w:rsidRDefault="005724C7">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808377 \h </w:instrText>
      </w:r>
      <w:r>
        <w:fldChar w:fldCharType="separate"/>
      </w:r>
      <w:r>
        <w:t>26</w:t>
      </w:r>
      <w:r>
        <w:fldChar w:fldCharType="end"/>
      </w:r>
    </w:p>
    <w:p w14:paraId="0795BCCE" w14:textId="74F4340C" w:rsidR="005724C7" w:rsidRDefault="005724C7">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808378 \h </w:instrText>
      </w:r>
      <w:r>
        <w:fldChar w:fldCharType="separate"/>
      </w:r>
      <w:r>
        <w:t>28</w:t>
      </w:r>
      <w:r>
        <w:fldChar w:fldCharType="end"/>
      </w:r>
    </w:p>
    <w:p w14:paraId="1678E5BC" w14:textId="4CB6E4CE" w:rsidR="005724C7" w:rsidRDefault="005724C7">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808379 \h </w:instrText>
      </w:r>
      <w:r>
        <w:fldChar w:fldCharType="separate"/>
      </w:r>
      <w:r>
        <w:t>30</w:t>
      </w:r>
      <w:r>
        <w:fldChar w:fldCharType="end"/>
      </w:r>
    </w:p>
    <w:p w14:paraId="371207EF" w14:textId="295247AD" w:rsidR="005724C7" w:rsidRDefault="005724C7">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808380 \h </w:instrText>
      </w:r>
      <w:r>
        <w:fldChar w:fldCharType="separate"/>
      </w:r>
      <w:r>
        <w:t>31</w:t>
      </w:r>
      <w:r>
        <w:fldChar w:fldCharType="end"/>
      </w:r>
    </w:p>
    <w:p w14:paraId="49C71CDD" w14:textId="06F688DA" w:rsidR="005724C7" w:rsidRDefault="005724C7">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808381 \h </w:instrText>
      </w:r>
      <w:r>
        <w:fldChar w:fldCharType="separate"/>
      </w:r>
      <w:r>
        <w:t>32</w:t>
      </w:r>
      <w:r>
        <w:fldChar w:fldCharType="end"/>
      </w:r>
    </w:p>
    <w:p w14:paraId="76AB173C" w14:textId="31A60CDE" w:rsidR="005724C7" w:rsidRDefault="005724C7">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808382 \h </w:instrText>
      </w:r>
      <w:r>
        <w:fldChar w:fldCharType="separate"/>
      </w:r>
      <w:r>
        <w:t>35</w:t>
      </w:r>
      <w:r>
        <w:fldChar w:fldCharType="end"/>
      </w:r>
    </w:p>
    <w:p w14:paraId="1CA7478B" w14:textId="1FAEF7A5" w:rsidR="005724C7" w:rsidRDefault="005724C7">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808383 \h </w:instrText>
      </w:r>
      <w:r>
        <w:fldChar w:fldCharType="separate"/>
      </w:r>
      <w:r>
        <w:t>38</w:t>
      </w:r>
      <w:r>
        <w:fldChar w:fldCharType="end"/>
      </w:r>
    </w:p>
    <w:p w14:paraId="587064F4" w14:textId="02FCDF10" w:rsidR="005724C7" w:rsidRDefault="005724C7">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808384 \h </w:instrText>
      </w:r>
      <w:r>
        <w:fldChar w:fldCharType="separate"/>
      </w:r>
      <w:r>
        <w:t>38</w:t>
      </w:r>
      <w:r>
        <w:fldChar w:fldCharType="end"/>
      </w:r>
    </w:p>
    <w:p w14:paraId="6ADDCD17" w14:textId="0CA432B6" w:rsidR="005724C7" w:rsidRDefault="005724C7">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808385 \h </w:instrText>
      </w:r>
      <w:r>
        <w:fldChar w:fldCharType="separate"/>
      </w:r>
      <w:r>
        <w:t>39</w:t>
      </w:r>
      <w:r>
        <w:fldChar w:fldCharType="end"/>
      </w:r>
    </w:p>
    <w:p w14:paraId="5A11CD23" w14:textId="457CAF14" w:rsidR="005724C7" w:rsidRDefault="005724C7">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808386 \h </w:instrText>
      </w:r>
      <w:r>
        <w:fldChar w:fldCharType="separate"/>
      </w:r>
      <w:r>
        <w:t>41</w:t>
      </w:r>
      <w:r>
        <w:fldChar w:fldCharType="end"/>
      </w:r>
    </w:p>
    <w:p w14:paraId="77F79333" w14:textId="69D81750" w:rsidR="005724C7" w:rsidRDefault="005724C7">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808387 \h </w:instrText>
      </w:r>
      <w:r>
        <w:fldChar w:fldCharType="separate"/>
      </w:r>
      <w:r>
        <w:t>41</w:t>
      </w:r>
      <w:r>
        <w:fldChar w:fldCharType="end"/>
      </w:r>
    </w:p>
    <w:p w14:paraId="6FD70369" w14:textId="0A968E59" w:rsidR="005724C7" w:rsidRDefault="005724C7">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808388 \h </w:instrText>
      </w:r>
      <w:r>
        <w:fldChar w:fldCharType="separate"/>
      </w:r>
      <w:r>
        <w:t>41</w:t>
      </w:r>
      <w:r>
        <w:fldChar w:fldCharType="end"/>
      </w:r>
    </w:p>
    <w:p w14:paraId="26AAC4F6" w14:textId="2BF2C6B9" w:rsidR="005724C7" w:rsidRDefault="005724C7">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808389 \h </w:instrText>
      </w:r>
      <w:r>
        <w:fldChar w:fldCharType="separate"/>
      </w:r>
      <w:r>
        <w:t>42</w:t>
      </w:r>
      <w:r>
        <w:fldChar w:fldCharType="end"/>
      </w:r>
    </w:p>
    <w:p w14:paraId="0052E7EA" w14:textId="70E8B0CF" w:rsidR="005724C7" w:rsidRDefault="005724C7">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808390 \h </w:instrText>
      </w:r>
      <w:r>
        <w:fldChar w:fldCharType="separate"/>
      </w:r>
      <w:r>
        <w:t>44</w:t>
      </w:r>
      <w:r>
        <w:fldChar w:fldCharType="end"/>
      </w:r>
    </w:p>
    <w:p w14:paraId="0797A79F" w14:textId="2A96A7EF" w:rsidR="005724C7" w:rsidRDefault="005724C7">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808391 \h </w:instrText>
      </w:r>
      <w:r>
        <w:fldChar w:fldCharType="separate"/>
      </w:r>
      <w:r>
        <w:t>45</w:t>
      </w:r>
      <w:r>
        <w:fldChar w:fldCharType="end"/>
      </w:r>
    </w:p>
    <w:p w14:paraId="6006274C" w14:textId="6D3637DD" w:rsidR="005724C7" w:rsidRDefault="005724C7">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808392 \h </w:instrText>
      </w:r>
      <w:r>
        <w:fldChar w:fldCharType="separate"/>
      </w:r>
      <w:r>
        <w:t>45</w:t>
      </w:r>
      <w:r>
        <w:fldChar w:fldCharType="end"/>
      </w:r>
    </w:p>
    <w:p w14:paraId="671E8117" w14:textId="096DA660" w:rsidR="005724C7" w:rsidRDefault="005724C7">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808393 \h </w:instrText>
      </w:r>
      <w:r>
        <w:fldChar w:fldCharType="separate"/>
      </w:r>
      <w:r>
        <w:t>45</w:t>
      </w:r>
      <w:r>
        <w:fldChar w:fldCharType="end"/>
      </w:r>
    </w:p>
    <w:p w14:paraId="184B2EE4" w14:textId="05D77805" w:rsidR="005724C7" w:rsidRDefault="005724C7">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808394 \h </w:instrText>
      </w:r>
      <w:r>
        <w:fldChar w:fldCharType="separate"/>
      </w:r>
      <w:r>
        <w:t>46</w:t>
      </w:r>
      <w:r>
        <w:fldChar w:fldCharType="end"/>
      </w:r>
    </w:p>
    <w:p w14:paraId="1752AB03" w14:textId="01758511" w:rsidR="005724C7" w:rsidRDefault="005724C7">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808395 \h </w:instrText>
      </w:r>
      <w:r>
        <w:fldChar w:fldCharType="separate"/>
      </w:r>
      <w:r>
        <w:t>48</w:t>
      </w:r>
      <w:r>
        <w:fldChar w:fldCharType="end"/>
      </w:r>
    </w:p>
    <w:p w14:paraId="59773ED2" w14:textId="094E39F2" w:rsidR="005724C7" w:rsidRDefault="005724C7">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808396 \h </w:instrText>
      </w:r>
      <w:r>
        <w:fldChar w:fldCharType="separate"/>
      </w:r>
      <w:r>
        <w:t>48</w:t>
      </w:r>
      <w:r>
        <w:fldChar w:fldCharType="end"/>
      </w:r>
    </w:p>
    <w:p w14:paraId="4EB1E8FD" w14:textId="1DC2F218" w:rsidR="005724C7" w:rsidRDefault="005724C7">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808397 \h </w:instrText>
      </w:r>
      <w:r>
        <w:fldChar w:fldCharType="separate"/>
      </w:r>
      <w:r>
        <w:t>48</w:t>
      </w:r>
      <w:r>
        <w:fldChar w:fldCharType="end"/>
      </w:r>
    </w:p>
    <w:p w14:paraId="1A43FE90" w14:textId="741CC09A" w:rsidR="005724C7" w:rsidRDefault="005724C7">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808398 \h </w:instrText>
      </w:r>
      <w:r>
        <w:fldChar w:fldCharType="separate"/>
      </w:r>
      <w:r>
        <w:t>51</w:t>
      </w:r>
      <w:r>
        <w:fldChar w:fldCharType="end"/>
      </w:r>
    </w:p>
    <w:p w14:paraId="3D89AD2F" w14:textId="0ECBB5C1" w:rsidR="005724C7" w:rsidRDefault="005724C7">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808399 \h </w:instrText>
      </w:r>
      <w:r>
        <w:fldChar w:fldCharType="separate"/>
      </w:r>
      <w:r>
        <w:t>51</w:t>
      </w:r>
      <w:r>
        <w:fldChar w:fldCharType="end"/>
      </w:r>
    </w:p>
    <w:p w14:paraId="65C5B9DD" w14:textId="5A2D03AE" w:rsidR="005724C7" w:rsidRDefault="005724C7">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808400 \h </w:instrText>
      </w:r>
      <w:r>
        <w:fldChar w:fldCharType="separate"/>
      </w:r>
      <w:r>
        <w:t>54</w:t>
      </w:r>
      <w:r>
        <w:fldChar w:fldCharType="end"/>
      </w:r>
    </w:p>
    <w:p w14:paraId="6D7852A9" w14:textId="4E81B94A" w:rsidR="005724C7" w:rsidRDefault="005724C7">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808401 \h </w:instrText>
      </w:r>
      <w:r>
        <w:fldChar w:fldCharType="separate"/>
      </w:r>
      <w:r>
        <w:t>54</w:t>
      </w:r>
      <w:r>
        <w:fldChar w:fldCharType="end"/>
      </w:r>
    </w:p>
    <w:p w14:paraId="3C081581" w14:textId="08E2D519" w:rsidR="005724C7" w:rsidRDefault="005724C7">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808402 \h </w:instrText>
      </w:r>
      <w:r>
        <w:fldChar w:fldCharType="separate"/>
      </w:r>
      <w:r>
        <w:t>54</w:t>
      </w:r>
      <w:r>
        <w:fldChar w:fldCharType="end"/>
      </w:r>
    </w:p>
    <w:p w14:paraId="1D2DD64C" w14:textId="098BB8D7" w:rsidR="005724C7" w:rsidRDefault="005724C7">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808403 \h </w:instrText>
      </w:r>
      <w:r>
        <w:fldChar w:fldCharType="separate"/>
      </w:r>
      <w:r>
        <w:t>55</w:t>
      </w:r>
      <w:r>
        <w:fldChar w:fldCharType="end"/>
      </w:r>
    </w:p>
    <w:p w14:paraId="0282F2B0" w14:textId="336F8687" w:rsidR="005724C7" w:rsidRDefault="005724C7">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808404 \h </w:instrText>
      </w:r>
      <w:r>
        <w:fldChar w:fldCharType="separate"/>
      </w:r>
      <w:r>
        <w:t>58</w:t>
      </w:r>
      <w:r>
        <w:fldChar w:fldCharType="end"/>
      </w:r>
    </w:p>
    <w:p w14:paraId="74A4EB94" w14:textId="373BC88F" w:rsidR="005724C7" w:rsidRDefault="005724C7">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808405 \h </w:instrText>
      </w:r>
      <w:r>
        <w:fldChar w:fldCharType="separate"/>
      </w:r>
      <w:r>
        <w:t>58</w:t>
      </w:r>
      <w:r>
        <w:fldChar w:fldCharType="end"/>
      </w:r>
    </w:p>
    <w:p w14:paraId="75EE7BF5" w14:textId="2F0EE697" w:rsidR="005724C7" w:rsidRDefault="005724C7">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808406 \h </w:instrText>
      </w:r>
      <w:r>
        <w:fldChar w:fldCharType="separate"/>
      </w:r>
      <w:r>
        <w:t>59</w:t>
      </w:r>
      <w:r>
        <w:fldChar w:fldCharType="end"/>
      </w:r>
    </w:p>
    <w:p w14:paraId="59166C33" w14:textId="60D1C034" w:rsidR="005724C7" w:rsidRDefault="005724C7">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808407 \h </w:instrText>
      </w:r>
      <w:r>
        <w:fldChar w:fldCharType="separate"/>
      </w:r>
      <w:r>
        <w:t>61</w:t>
      </w:r>
      <w:r>
        <w:fldChar w:fldCharType="end"/>
      </w:r>
    </w:p>
    <w:p w14:paraId="4C41C6A7" w14:textId="341EF18B" w:rsidR="005724C7" w:rsidRDefault="005724C7">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808408 \h </w:instrText>
      </w:r>
      <w:r>
        <w:fldChar w:fldCharType="separate"/>
      </w:r>
      <w:r>
        <w:t>62</w:t>
      </w:r>
      <w:r>
        <w:fldChar w:fldCharType="end"/>
      </w:r>
    </w:p>
    <w:p w14:paraId="126EE49D" w14:textId="50A4BE8F" w:rsidR="005724C7" w:rsidRDefault="005724C7">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808409 \h </w:instrText>
      </w:r>
      <w:r>
        <w:fldChar w:fldCharType="separate"/>
      </w:r>
      <w:r>
        <w:t>63</w:t>
      </w:r>
      <w:r>
        <w:fldChar w:fldCharType="end"/>
      </w:r>
    </w:p>
    <w:p w14:paraId="43451CBF" w14:textId="62028F49" w:rsidR="005724C7" w:rsidRDefault="005724C7">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808410 \h </w:instrText>
      </w:r>
      <w:r>
        <w:fldChar w:fldCharType="separate"/>
      </w:r>
      <w:r>
        <w:t>63</w:t>
      </w:r>
      <w:r>
        <w:fldChar w:fldCharType="end"/>
      </w:r>
    </w:p>
    <w:p w14:paraId="4D6CB0B0" w14:textId="3CFFD121" w:rsidR="005724C7" w:rsidRDefault="005724C7">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808411 \h </w:instrText>
      </w:r>
      <w:r>
        <w:fldChar w:fldCharType="separate"/>
      </w:r>
      <w:r>
        <w:t>65</w:t>
      </w:r>
      <w:r>
        <w:fldChar w:fldCharType="end"/>
      </w:r>
    </w:p>
    <w:p w14:paraId="5DC33FF4" w14:textId="01AFA15D" w:rsidR="005724C7" w:rsidRDefault="005724C7">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808412 \h </w:instrText>
      </w:r>
      <w:r>
        <w:fldChar w:fldCharType="separate"/>
      </w:r>
      <w:r>
        <w:t>66</w:t>
      </w:r>
      <w:r>
        <w:fldChar w:fldCharType="end"/>
      </w:r>
    </w:p>
    <w:p w14:paraId="267962B0" w14:textId="57998C97" w:rsidR="005724C7" w:rsidRDefault="005724C7">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808413 \h </w:instrText>
      </w:r>
      <w:r>
        <w:fldChar w:fldCharType="separate"/>
      </w:r>
      <w:r>
        <w:t>69</w:t>
      </w:r>
      <w:r>
        <w:fldChar w:fldCharType="end"/>
      </w:r>
    </w:p>
    <w:p w14:paraId="19CBB4C2" w14:textId="176AB0AA" w:rsidR="005724C7" w:rsidRDefault="005724C7">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808414 \h </w:instrText>
      </w:r>
      <w:r>
        <w:fldChar w:fldCharType="separate"/>
      </w:r>
      <w:r>
        <w:t>71</w:t>
      </w:r>
      <w:r>
        <w:fldChar w:fldCharType="end"/>
      </w:r>
    </w:p>
    <w:p w14:paraId="36E24082" w14:textId="755EF379" w:rsidR="005724C7" w:rsidRDefault="005724C7">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808415 \h </w:instrText>
      </w:r>
      <w:r>
        <w:fldChar w:fldCharType="separate"/>
      </w:r>
      <w:r>
        <w:t>71</w:t>
      </w:r>
      <w:r>
        <w:fldChar w:fldCharType="end"/>
      </w:r>
    </w:p>
    <w:p w14:paraId="20D18063" w14:textId="28A945F6" w:rsidR="005724C7" w:rsidRDefault="005724C7">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808416 \h </w:instrText>
      </w:r>
      <w:r>
        <w:fldChar w:fldCharType="separate"/>
      </w:r>
      <w:r>
        <w:t>73</w:t>
      </w:r>
      <w:r>
        <w:fldChar w:fldCharType="end"/>
      </w:r>
    </w:p>
    <w:p w14:paraId="2037228B" w14:textId="33CF68E2" w:rsidR="005724C7" w:rsidRDefault="005724C7">
      <w:pPr>
        <w:pStyle w:val="Verzeichnis3"/>
        <w:rPr>
          <w:rFonts w:asciiTheme="minorHAnsi" w:eastAsiaTheme="minorEastAsia" w:hAnsiTheme="minorHAnsi" w:cstheme="minorBidi"/>
          <w:szCs w:val="22"/>
          <w:lang w:eastAsia="en-US"/>
        </w:rPr>
      </w:pPr>
      <w:r>
        <w:t>airflow_pipelines</w:t>
      </w:r>
      <w:r>
        <w:tab/>
      </w:r>
      <w:r>
        <w:fldChar w:fldCharType="begin"/>
      </w:r>
      <w:r>
        <w:instrText xml:space="preserve"> PAGEREF _Toc110808417 \h </w:instrText>
      </w:r>
      <w:r>
        <w:fldChar w:fldCharType="separate"/>
      </w:r>
      <w:r>
        <w:t>73</w:t>
      </w:r>
      <w:r>
        <w:fldChar w:fldCharType="end"/>
      </w:r>
    </w:p>
    <w:p w14:paraId="7E34FA65" w14:textId="11032158" w:rsidR="005724C7" w:rsidRDefault="005724C7">
      <w:pPr>
        <w:pStyle w:val="Verzeichnis3"/>
        <w:rPr>
          <w:rFonts w:asciiTheme="minorHAnsi" w:eastAsiaTheme="minorEastAsia" w:hAnsiTheme="minorHAnsi" w:cstheme="minorBidi"/>
          <w:szCs w:val="22"/>
          <w:lang w:eastAsia="en-US"/>
        </w:rPr>
      </w:pPr>
      <w:r>
        <w:t>data_fetch</w:t>
      </w:r>
      <w:r>
        <w:tab/>
      </w:r>
      <w:r>
        <w:fldChar w:fldCharType="begin"/>
      </w:r>
      <w:r>
        <w:instrText xml:space="preserve"> PAGEREF _Toc110808418 \h </w:instrText>
      </w:r>
      <w:r>
        <w:fldChar w:fldCharType="separate"/>
      </w:r>
      <w:r>
        <w:t>76</w:t>
      </w:r>
      <w:r>
        <w:fldChar w:fldCharType="end"/>
      </w:r>
    </w:p>
    <w:p w14:paraId="5176F4F8" w14:textId="62F26395" w:rsidR="005724C7" w:rsidRDefault="005724C7">
      <w:pPr>
        <w:pStyle w:val="Verzeichnis3"/>
        <w:rPr>
          <w:rFonts w:asciiTheme="minorHAnsi" w:eastAsiaTheme="minorEastAsia" w:hAnsiTheme="minorHAnsi" w:cstheme="minorBidi"/>
          <w:szCs w:val="22"/>
          <w:lang w:eastAsia="en-US"/>
        </w:rPr>
      </w:pPr>
      <w:r>
        <w:t>model_source</w:t>
      </w:r>
      <w:r>
        <w:tab/>
      </w:r>
      <w:r>
        <w:fldChar w:fldCharType="begin"/>
      </w:r>
      <w:r>
        <w:instrText xml:space="preserve"> PAGEREF _Toc110808419 \h </w:instrText>
      </w:r>
      <w:r>
        <w:fldChar w:fldCharType="separate"/>
      </w:r>
      <w:r>
        <w:t>78</w:t>
      </w:r>
      <w:r>
        <w:fldChar w:fldCharType="end"/>
      </w:r>
    </w:p>
    <w:p w14:paraId="5BA0A6BC" w14:textId="3D909693" w:rsidR="005724C7" w:rsidRDefault="005724C7">
      <w:pPr>
        <w:pStyle w:val="Verzeichnis3"/>
        <w:rPr>
          <w:rFonts w:asciiTheme="minorHAnsi" w:eastAsiaTheme="minorEastAsia" w:hAnsiTheme="minorHAnsi" w:cstheme="minorBidi"/>
          <w:szCs w:val="22"/>
          <w:lang w:eastAsia="en-US"/>
        </w:rPr>
      </w:pPr>
      <w:r>
        <w:t>production/prediction_service</w:t>
      </w:r>
      <w:r>
        <w:tab/>
      </w:r>
      <w:r>
        <w:fldChar w:fldCharType="begin"/>
      </w:r>
      <w:r>
        <w:instrText xml:space="preserve"> PAGEREF _Toc110808420 \h </w:instrText>
      </w:r>
      <w:r>
        <w:fldChar w:fldCharType="separate"/>
      </w:r>
      <w:r>
        <w:t>81</w:t>
      </w:r>
      <w:r>
        <w:fldChar w:fldCharType="end"/>
      </w:r>
    </w:p>
    <w:p w14:paraId="3D294F91" w14:textId="7AFE3C6A" w:rsidR="005724C7" w:rsidRDefault="005724C7">
      <w:pPr>
        <w:pStyle w:val="Verzeichnis1"/>
        <w:rPr>
          <w:rFonts w:asciiTheme="minorHAnsi" w:eastAsiaTheme="minorEastAsia" w:hAnsiTheme="minorHAnsi" w:cstheme="minorBidi"/>
          <w:b w:val="0"/>
          <w:szCs w:val="22"/>
          <w:lang w:eastAsia="en-US"/>
        </w:rPr>
      </w:pPr>
      <w:r>
        <w:t>References</w:t>
      </w:r>
      <w:r>
        <w:tab/>
      </w:r>
      <w:r>
        <w:fldChar w:fldCharType="begin"/>
      </w:r>
      <w:r>
        <w:instrText xml:space="preserve"> PAGEREF _Toc110808421 \h </w:instrText>
      </w:r>
      <w:r>
        <w:fldChar w:fldCharType="separate"/>
      </w:r>
      <w:r>
        <w:t>82</w:t>
      </w:r>
      <w:r>
        <w:fldChar w:fldCharType="end"/>
      </w:r>
    </w:p>
    <w:p w14:paraId="4AEB0ABD" w14:textId="74DE3C46"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808361"/>
      <w:r w:rsidR="00C70565">
        <w:t>Table of Figures</w:t>
      </w:r>
      <w:bookmarkEnd w:id="6"/>
    </w:p>
    <w:p w14:paraId="496657BB" w14:textId="1DC40DC2" w:rsidR="00656F2D"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656F2D">
        <w:t>Figure 1: structure and overview of RSs derived from Aggarwal (2016)</w:t>
      </w:r>
      <w:r w:rsidR="00656F2D">
        <w:tab/>
      </w:r>
      <w:r w:rsidR="00656F2D">
        <w:fldChar w:fldCharType="begin"/>
      </w:r>
      <w:r w:rsidR="00656F2D">
        <w:instrText xml:space="preserve"> PAGEREF _Toc110808422 \h </w:instrText>
      </w:r>
      <w:r w:rsidR="00656F2D">
        <w:fldChar w:fldCharType="separate"/>
      </w:r>
      <w:r w:rsidR="00656F2D">
        <w:t>17</w:t>
      </w:r>
      <w:r w:rsidR="00656F2D">
        <w:fldChar w:fldCharType="end"/>
      </w:r>
    </w:p>
    <w:p w14:paraId="7640827D" w14:textId="0B358855" w:rsidR="00656F2D" w:rsidRDefault="00656F2D">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808423 \h </w:instrText>
      </w:r>
      <w:r>
        <w:fldChar w:fldCharType="separate"/>
      </w:r>
      <w:r>
        <w:t>18</w:t>
      </w:r>
      <w:r>
        <w:fldChar w:fldCharType="end"/>
      </w:r>
    </w:p>
    <w:p w14:paraId="23DAE248" w14:textId="6899B98B" w:rsidR="00656F2D" w:rsidRDefault="00656F2D">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808424 \h </w:instrText>
      </w:r>
      <w:r>
        <w:fldChar w:fldCharType="separate"/>
      </w:r>
      <w:r>
        <w:t>24</w:t>
      </w:r>
      <w:r>
        <w:fldChar w:fldCharType="end"/>
      </w:r>
    </w:p>
    <w:p w14:paraId="1F27BB26" w14:textId="7C550389" w:rsidR="00656F2D" w:rsidRDefault="00656F2D">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808425 \h </w:instrText>
      </w:r>
      <w:r>
        <w:fldChar w:fldCharType="separate"/>
      </w:r>
      <w:r>
        <w:t>25</w:t>
      </w:r>
      <w:r>
        <w:fldChar w:fldCharType="end"/>
      </w:r>
    </w:p>
    <w:p w14:paraId="52437639" w14:textId="1F630863" w:rsidR="00656F2D" w:rsidRDefault="00656F2D">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808426 \h </w:instrText>
      </w:r>
      <w:r>
        <w:fldChar w:fldCharType="separate"/>
      </w:r>
      <w:r>
        <w:t>30</w:t>
      </w:r>
      <w:r>
        <w:fldChar w:fldCharType="end"/>
      </w:r>
    </w:p>
    <w:p w14:paraId="011B453F" w14:textId="2A926FA3" w:rsidR="00656F2D" w:rsidRDefault="00656F2D">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808427 \h </w:instrText>
      </w:r>
      <w:r>
        <w:fldChar w:fldCharType="separate"/>
      </w:r>
      <w:r>
        <w:t>33</w:t>
      </w:r>
      <w:r>
        <w:fldChar w:fldCharType="end"/>
      </w:r>
    </w:p>
    <w:p w14:paraId="0E3C41E1" w14:textId="44151EF5" w:rsidR="00656F2D" w:rsidRDefault="00656F2D">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808428 \h </w:instrText>
      </w:r>
      <w:r>
        <w:fldChar w:fldCharType="separate"/>
      </w:r>
      <w:r>
        <w:t>33</w:t>
      </w:r>
      <w:r>
        <w:fldChar w:fldCharType="end"/>
      </w:r>
    </w:p>
    <w:p w14:paraId="38B80CDD" w14:textId="0AB28321" w:rsidR="00656F2D" w:rsidRDefault="00656F2D">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808429 \h </w:instrText>
      </w:r>
      <w:r>
        <w:fldChar w:fldCharType="separate"/>
      </w:r>
      <w:r>
        <w:t>36</w:t>
      </w:r>
      <w:r>
        <w:fldChar w:fldCharType="end"/>
      </w:r>
    </w:p>
    <w:p w14:paraId="07D23B24" w14:textId="66600C7B" w:rsidR="00656F2D" w:rsidRDefault="00656F2D">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808430 \h </w:instrText>
      </w:r>
      <w:r>
        <w:fldChar w:fldCharType="separate"/>
      </w:r>
      <w:r>
        <w:t>40</w:t>
      </w:r>
      <w:r>
        <w:fldChar w:fldCharType="end"/>
      </w:r>
    </w:p>
    <w:p w14:paraId="27337C64" w14:textId="11709C53" w:rsidR="00656F2D" w:rsidRDefault="00656F2D">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808431 \h </w:instrText>
      </w:r>
      <w:r>
        <w:fldChar w:fldCharType="separate"/>
      </w:r>
      <w:r>
        <w:t>41</w:t>
      </w:r>
      <w:r>
        <w:fldChar w:fldCharType="end"/>
      </w:r>
    </w:p>
    <w:p w14:paraId="7D37D786" w14:textId="4482F758" w:rsidR="00656F2D" w:rsidRDefault="00656F2D">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808432 \h </w:instrText>
      </w:r>
      <w:r>
        <w:fldChar w:fldCharType="separate"/>
      </w:r>
      <w:r>
        <w:t>42</w:t>
      </w:r>
      <w:r>
        <w:fldChar w:fldCharType="end"/>
      </w:r>
    </w:p>
    <w:p w14:paraId="62542FA8" w14:textId="639619BD" w:rsidR="00656F2D" w:rsidRDefault="00656F2D">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808433 \h </w:instrText>
      </w:r>
      <w:r>
        <w:fldChar w:fldCharType="separate"/>
      </w:r>
      <w:r>
        <w:t>44</w:t>
      </w:r>
      <w:r>
        <w:fldChar w:fldCharType="end"/>
      </w:r>
    </w:p>
    <w:p w14:paraId="52B52329" w14:textId="32034CEE" w:rsidR="00656F2D" w:rsidRDefault="00656F2D">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808434 \h </w:instrText>
      </w:r>
      <w:r>
        <w:fldChar w:fldCharType="separate"/>
      </w:r>
      <w:r>
        <w:t>46</w:t>
      </w:r>
      <w:r>
        <w:fldChar w:fldCharType="end"/>
      </w:r>
    </w:p>
    <w:p w14:paraId="0A12C1A7" w14:textId="25643206" w:rsidR="00656F2D" w:rsidRDefault="00656F2D">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808435 \h </w:instrText>
      </w:r>
      <w:r>
        <w:fldChar w:fldCharType="separate"/>
      </w:r>
      <w:r>
        <w:t>47</w:t>
      </w:r>
      <w:r>
        <w:fldChar w:fldCharType="end"/>
      </w:r>
    </w:p>
    <w:p w14:paraId="0C9BCA69" w14:textId="2E33452E" w:rsidR="00656F2D" w:rsidRDefault="00656F2D">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808436 \h </w:instrText>
      </w:r>
      <w:r>
        <w:fldChar w:fldCharType="separate"/>
      </w:r>
      <w:r>
        <w:t>49</w:t>
      </w:r>
      <w:r>
        <w:fldChar w:fldCharType="end"/>
      </w:r>
    </w:p>
    <w:p w14:paraId="4FB0CE19" w14:textId="2944457D" w:rsidR="00656F2D" w:rsidRDefault="00656F2D">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808437 \h </w:instrText>
      </w:r>
      <w:r>
        <w:fldChar w:fldCharType="separate"/>
      </w:r>
      <w:r>
        <w:t>50</w:t>
      </w:r>
      <w:r>
        <w:fldChar w:fldCharType="end"/>
      </w:r>
    </w:p>
    <w:p w14:paraId="4CDF7883" w14:textId="6C2EF37B" w:rsidR="00656F2D" w:rsidRDefault="00656F2D">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808438 \h </w:instrText>
      </w:r>
      <w:r>
        <w:fldChar w:fldCharType="separate"/>
      </w:r>
      <w:r>
        <w:t>50</w:t>
      </w:r>
      <w:r>
        <w:fldChar w:fldCharType="end"/>
      </w:r>
    </w:p>
    <w:p w14:paraId="341F14DB" w14:textId="4C100DEC" w:rsidR="00656F2D" w:rsidRDefault="00656F2D">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808439 \h </w:instrText>
      </w:r>
      <w:r>
        <w:fldChar w:fldCharType="separate"/>
      </w:r>
      <w:r>
        <w:t>51</w:t>
      </w:r>
      <w:r>
        <w:fldChar w:fldCharType="end"/>
      </w:r>
    </w:p>
    <w:p w14:paraId="276FD22D" w14:textId="5286B865" w:rsidR="00656F2D" w:rsidRDefault="00656F2D">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808440 \h </w:instrText>
      </w:r>
      <w:r>
        <w:fldChar w:fldCharType="separate"/>
      </w:r>
      <w:r>
        <w:t>51</w:t>
      </w:r>
      <w:r>
        <w:fldChar w:fldCharType="end"/>
      </w:r>
    </w:p>
    <w:p w14:paraId="07DEE02B" w14:textId="446555F8" w:rsidR="00656F2D" w:rsidRDefault="00656F2D">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808441 \h </w:instrText>
      </w:r>
      <w:r>
        <w:fldChar w:fldCharType="separate"/>
      </w:r>
      <w:r>
        <w:t>52</w:t>
      </w:r>
      <w:r>
        <w:fldChar w:fldCharType="end"/>
      </w:r>
    </w:p>
    <w:p w14:paraId="0C4A809B" w14:textId="01962E20" w:rsidR="00656F2D" w:rsidRDefault="00656F2D">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808442 \h </w:instrText>
      </w:r>
      <w:r>
        <w:fldChar w:fldCharType="separate"/>
      </w:r>
      <w:r>
        <w:t>53</w:t>
      </w:r>
      <w:r>
        <w:fldChar w:fldCharType="end"/>
      </w:r>
    </w:p>
    <w:p w14:paraId="21346984" w14:textId="02323743" w:rsidR="00656F2D" w:rsidRDefault="00656F2D">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808443 \h </w:instrText>
      </w:r>
      <w:r>
        <w:fldChar w:fldCharType="separate"/>
      </w:r>
      <w:r>
        <w:t>53</w:t>
      </w:r>
      <w:r>
        <w:fldChar w:fldCharType="end"/>
      </w:r>
    </w:p>
    <w:p w14:paraId="72C0B10F" w14:textId="688477FB" w:rsidR="00656F2D" w:rsidRDefault="00656F2D">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808444 \h </w:instrText>
      </w:r>
      <w:r>
        <w:fldChar w:fldCharType="separate"/>
      </w:r>
      <w:r>
        <w:t>54</w:t>
      </w:r>
      <w:r>
        <w:fldChar w:fldCharType="end"/>
      </w:r>
    </w:p>
    <w:p w14:paraId="655590EC" w14:textId="11AAE6C8" w:rsidR="00656F2D" w:rsidRDefault="00656F2D">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808445 \h </w:instrText>
      </w:r>
      <w:r>
        <w:fldChar w:fldCharType="separate"/>
      </w:r>
      <w:r>
        <w:t>55</w:t>
      </w:r>
      <w:r>
        <w:fldChar w:fldCharType="end"/>
      </w:r>
    </w:p>
    <w:p w14:paraId="1EA58CF8" w14:textId="53E52077" w:rsidR="00656F2D" w:rsidRDefault="00656F2D">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808446 \h </w:instrText>
      </w:r>
      <w:r>
        <w:fldChar w:fldCharType="separate"/>
      </w:r>
      <w:r>
        <w:t>56</w:t>
      </w:r>
      <w:r>
        <w:fldChar w:fldCharType="end"/>
      </w:r>
    </w:p>
    <w:p w14:paraId="501DDAC3" w14:textId="7F980334" w:rsidR="00656F2D" w:rsidRDefault="00656F2D">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808447 \h </w:instrText>
      </w:r>
      <w:r>
        <w:fldChar w:fldCharType="separate"/>
      </w:r>
      <w:r>
        <w:t>56</w:t>
      </w:r>
      <w:r>
        <w:fldChar w:fldCharType="end"/>
      </w:r>
    </w:p>
    <w:p w14:paraId="245E4E6C" w14:textId="5311125D" w:rsidR="00656F2D" w:rsidRDefault="00656F2D">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808448 \h </w:instrText>
      </w:r>
      <w:r>
        <w:fldChar w:fldCharType="separate"/>
      </w:r>
      <w:r>
        <w:t>57</w:t>
      </w:r>
      <w:r>
        <w:fldChar w:fldCharType="end"/>
      </w:r>
    </w:p>
    <w:p w14:paraId="50F34812" w14:textId="2915145F" w:rsidR="00656F2D" w:rsidRDefault="00656F2D">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808449 \h </w:instrText>
      </w:r>
      <w:r>
        <w:fldChar w:fldCharType="separate"/>
      </w:r>
      <w:r>
        <w:t>57</w:t>
      </w:r>
      <w:r>
        <w:fldChar w:fldCharType="end"/>
      </w:r>
    </w:p>
    <w:p w14:paraId="2020B548" w14:textId="2AF154DB" w:rsidR="00656F2D" w:rsidRDefault="00656F2D">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808450 \h </w:instrText>
      </w:r>
      <w:r>
        <w:fldChar w:fldCharType="separate"/>
      </w:r>
      <w:r>
        <w:t>58</w:t>
      </w:r>
      <w:r>
        <w:fldChar w:fldCharType="end"/>
      </w:r>
    </w:p>
    <w:p w14:paraId="21D73D5C" w14:textId="134E478C" w:rsidR="00656F2D" w:rsidRDefault="00656F2D">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808451 \h </w:instrText>
      </w:r>
      <w:r>
        <w:fldChar w:fldCharType="separate"/>
      </w:r>
      <w:r>
        <w:t>59</w:t>
      </w:r>
      <w:r>
        <w:fldChar w:fldCharType="end"/>
      </w:r>
    </w:p>
    <w:p w14:paraId="5959C0B9" w14:textId="322E9654" w:rsidR="00656F2D" w:rsidRDefault="00656F2D">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808452 \h </w:instrText>
      </w:r>
      <w:r>
        <w:fldChar w:fldCharType="separate"/>
      </w:r>
      <w:r>
        <w:t>60</w:t>
      </w:r>
      <w:r>
        <w:fldChar w:fldCharType="end"/>
      </w:r>
    </w:p>
    <w:p w14:paraId="63434BED" w14:textId="17A396E2" w:rsidR="00656F2D" w:rsidRDefault="00656F2D">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808453 \h </w:instrText>
      </w:r>
      <w:r>
        <w:fldChar w:fldCharType="separate"/>
      </w:r>
      <w:r>
        <w:t>61</w:t>
      </w:r>
      <w:r>
        <w:fldChar w:fldCharType="end"/>
      </w:r>
    </w:p>
    <w:p w14:paraId="27C4B152" w14:textId="267074BF" w:rsidR="00656F2D" w:rsidRDefault="00656F2D">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808454 \h </w:instrText>
      </w:r>
      <w:r>
        <w:fldChar w:fldCharType="separate"/>
      </w:r>
      <w:r>
        <w:t>61</w:t>
      </w:r>
      <w:r>
        <w:fldChar w:fldCharType="end"/>
      </w:r>
    </w:p>
    <w:p w14:paraId="3FD351AF" w14:textId="1BB067A2" w:rsidR="00656F2D" w:rsidRDefault="00656F2D">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808455 \h </w:instrText>
      </w:r>
      <w:r>
        <w:fldChar w:fldCharType="separate"/>
      </w:r>
      <w:r>
        <w:t>61</w:t>
      </w:r>
      <w:r>
        <w:fldChar w:fldCharType="end"/>
      </w:r>
    </w:p>
    <w:p w14:paraId="28F17793" w14:textId="4245D9F6" w:rsidR="00656F2D" w:rsidRDefault="00656F2D">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808456 \h </w:instrText>
      </w:r>
      <w:r>
        <w:fldChar w:fldCharType="separate"/>
      </w:r>
      <w:r>
        <w:t>62</w:t>
      </w:r>
      <w:r>
        <w:fldChar w:fldCharType="end"/>
      </w:r>
    </w:p>
    <w:p w14:paraId="52850370" w14:textId="3A53B90F" w:rsidR="00656F2D" w:rsidRDefault="00656F2D">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808457 \h </w:instrText>
      </w:r>
      <w:r>
        <w:fldChar w:fldCharType="separate"/>
      </w:r>
      <w:r>
        <w:t>64</w:t>
      </w:r>
      <w:r>
        <w:fldChar w:fldCharType="end"/>
      </w:r>
    </w:p>
    <w:p w14:paraId="53E1D300" w14:textId="5E94E5D1" w:rsidR="00656F2D" w:rsidRDefault="00656F2D">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808458 \h </w:instrText>
      </w:r>
      <w:r>
        <w:fldChar w:fldCharType="separate"/>
      </w:r>
      <w:r>
        <w:t>65</w:t>
      </w:r>
      <w:r>
        <w:fldChar w:fldCharType="end"/>
      </w:r>
    </w:p>
    <w:p w14:paraId="4AEB0AC3" w14:textId="196895BF"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808362"/>
      <w:r>
        <w:lastRenderedPageBreak/>
        <w:t>List of Tables</w:t>
      </w:r>
      <w:bookmarkEnd w:id="7"/>
    </w:p>
    <w:p w14:paraId="1D1A4AFB" w14:textId="33B1C742" w:rsidR="00820110"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20110">
        <w:t>Table 1: Artifact specification table</w:t>
      </w:r>
      <w:r w:rsidR="00820110">
        <w:tab/>
      </w:r>
      <w:r w:rsidR="00820110">
        <w:fldChar w:fldCharType="begin"/>
      </w:r>
      <w:r w:rsidR="00820110">
        <w:instrText xml:space="preserve"> PAGEREF _Toc110808459 \h </w:instrText>
      </w:r>
      <w:r w:rsidR="00820110">
        <w:fldChar w:fldCharType="separate"/>
      </w:r>
      <w:r w:rsidR="00820110">
        <w:t>38</w:t>
      </w:r>
      <w:r w:rsidR="00820110">
        <w:fldChar w:fldCharType="end"/>
      </w:r>
    </w:p>
    <w:p w14:paraId="14BB514F" w14:textId="62459AEC" w:rsidR="00820110" w:rsidRDefault="00820110">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808460 \h </w:instrText>
      </w:r>
      <w:r>
        <w:fldChar w:fldCharType="separate"/>
      </w:r>
      <w:r>
        <w:t>45</w:t>
      </w:r>
      <w:r>
        <w:fldChar w:fldCharType="end"/>
      </w:r>
    </w:p>
    <w:p w14:paraId="712B05AC" w14:textId="78208C04" w:rsidR="00820110" w:rsidRDefault="00820110">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808461 \h </w:instrText>
      </w:r>
      <w:r>
        <w:fldChar w:fldCharType="separate"/>
      </w:r>
      <w:r>
        <w:t>47</w:t>
      </w:r>
      <w:r>
        <w:fldChar w:fldCharType="end"/>
      </w:r>
    </w:p>
    <w:p w14:paraId="1A8581FF" w14:textId="7B592B10" w:rsidR="00820110" w:rsidRDefault="00820110">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808462 \h </w:instrText>
      </w:r>
      <w:r>
        <w:fldChar w:fldCharType="separate"/>
      </w:r>
      <w:r>
        <w:t>67</w:t>
      </w:r>
      <w:r>
        <w:fldChar w:fldCharType="end"/>
      </w:r>
    </w:p>
    <w:p w14:paraId="4AEB0AC8" w14:textId="0ED8E217"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80836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808364"/>
      <w:r w:rsidRPr="00721A18">
        <w:lastRenderedPageBreak/>
        <w:t>Introduction</w:t>
      </w:r>
      <w:bookmarkEnd w:id="9"/>
    </w:p>
    <w:p w14:paraId="2B988FBE" w14:textId="6D18F579" w:rsidR="00687DA9" w:rsidRPr="00687DA9" w:rsidRDefault="000637EC" w:rsidP="00687DA9">
      <w:pPr>
        <w:pStyle w:val="berschrift2"/>
      </w:pPr>
      <w:bookmarkStart w:id="10" w:name="_Toc110808365"/>
      <w:r>
        <w:t>Motivation</w:t>
      </w:r>
      <w:bookmarkEnd w:id="10"/>
    </w:p>
    <w:p w14:paraId="63572E09" w14:textId="6022104D"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hUMDM6MDk6NTY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FF1EC0">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5C64FF4E"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OFQwMzowOTo1N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37FE77C7"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lastRenderedPageBreak/>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4B2883C8" w:rsidR="00AD65B3" w:rsidRDefault="00AD65B3" w:rsidP="00AD65B3">
      <w:r>
        <w:t xml:space="preserve">The </w:t>
      </w:r>
      <w:r w:rsidR="000A723B">
        <w:t>result</w:t>
      </w:r>
      <w:r>
        <w:t xml:space="preserve"> of this work, called an artifact, will be</w:t>
      </w:r>
      <w:r w:rsidR="002D6172">
        <w:t xml:space="preserve"> a proof</w:t>
      </w:r>
      <w:r w:rsidR="008D6D8D">
        <w:t>-</w:t>
      </w:r>
      <w:r w:rsidR="002D6172">
        <w:t>of</w:t>
      </w:r>
      <w:r w:rsidR="008D6D8D">
        <w:t>-</w:t>
      </w:r>
      <w:r w:rsidR="002D6172">
        <w:t>con</w:t>
      </w:r>
      <w:r w:rsidR="00CA4063">
        <w:t>c</w:t>
      </w:r>
      <w:r w:rsidR="002D6172">
        <w:t>ept</w:t>
      </w:r>
      <w:r>
        <w:t xml:space="preserve"> </w:t>
      </w:r>
      <w:r w:rsidR="00CA4063">
        <w:t xml:space="preserve">(PoC) </w:t>
      </w:r>
      <w:r>
        <w:t xml:space="preserve">of a </w:t>
      </w:r>
      <w:r w:rsidR="00F07845">
        <w:t>c</w:t>
      </w:r>
      <w:r>
        <w:t xml:space="preserve">oncept </w:t>
      </w:r>
      <w:r w:rsidR="00F07845">
        <w:t>d</w:t>
      </w:r>
      <w:r>
        <w:t>rift</w:t>
      </w:r>
      <w:r w:rsidR="002E179B">
        <w:t xml:space="preserve"> </w:t>
      </w:r>
      <w:r>
        <w:t>aware MLOps pipeline for a RS. CD</w:t>
      </w:r>
      <w:r w:rsidR="00FB3AC0">
        <w:t xml:space="preserve"> </w:t>
      </w:r>
      <w:r>
        <w:t xml:space="preserve">awareness </w:t>
      </w:r>
      <w:r w:rsidR="00BE6ECC">
        <w:t>relates to the ability to adapt the model to CD in the data. Specifically, a continuous training (CT) pipeline is designed, that automatically retrains a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D3F3C40"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9C44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2LCJSZWZlcmVuY2VJZCI6IjBkYWFmYTMzLWQ3MmEtNDA0Mi1iZWFkLTg5ZGI0MGQ3ZWM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NTE0ODYyNSIsIlVyaVN0cmluZyI6Imh0dHBzOi8vZG9pLm9yZy8xMC4yMzA3LzI1MTQ4Nj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CkifV19LCJUYWciOiJDaXRhdmlQbGFjZWhvbGRlciM3ZTA5ZWE2OS1kNmY5LTRjNTUtYTExMi00NWZjNjBiMGIwN2EiLCJUZXh0IjoiKDIwMDQpIiwiV0FJVmVyc2lvbiI6IjYuMTIuMC4wIn0=}</w:instrText>
          </w:r>
          <w:r w:rsidR="00761802">
            <w:fldChar w:fldCharType="separate"/>
          </w:r>
          <w:r w:rsidR="009C44C5">
            <w:t>(2004)</w:t>
          </w:r>
          <w:r w:rsidR="00761802">
            <w:fldChar w:fldCharType="end"/>
          </w:r>
        </w:sdtContent>
      </w:sdt>
      <w:r w:rsidR="005155C0">
        <w:t>.</w:t>
      </w:r>
    </w:p>
    <w:p w14:paraId="22B79E75" w14:textId="5489CD69" w:rsidR="00382F90" w:rsidRDefault="00687DA9" w:rsidP="00382F90">
      <w:pPr>
        <w:pStyle w:val="berschrift2"/>
      </w:pPr>
      <w:bookmarkStart w:id="11" w:name="_Toc110808366"/>
      <w:r>
        <w:t>Research Methodology</w:t>
      </w:r>
      <w:bookmarkEnd w:id="11"/>
      <w:r w:rsidRPr="00687DA9">
        <w:t xml:space="preserve"> </w:t>
      </w:r>
    </w:p>
    <w:p w14:paraId="2EE5E1FB" w14:textId="0E67A73C"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orks. Both behavioral science and design science have distinguished approaches on how to conduct research. </w:t>
      </w:r>
    </w:p>
    <w:p w14:paraId="441B159A" w14:textId="7211B10E"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4VDAzOjA5OjU2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77777777" w:rsidR="00687DA9" w:rsidRDefault="00687DA9" w:rsidP="00687DA9">
      <w:r>
        <w:lastRenderedPageBreak/>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001DEB0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7695DB8"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1E7A3048"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n state</w:t>
      </w:r>
      <w:r w:rsidR="00D75BF7">
        <w:t xml:space="preserve"> </w:t>
      </w:r>
      <w:r w:rsidRPr="0026717E">
        <w:t>of</w:t>
      </w:r>
      <w:r w:rsidR="00D75BF7">
        <w:t xml:space="preserve"> </w:t>
      </w:r>
      <w:r w:rsidRPr="0026717E">
        <w:t>the</w:t>
      </w:r>
      <w:r w:rsidR="00D75BF7">
        <w:t xml:space="preserve"> </w:t>
      </w:r>
      <w:r w:rsidRPr="0026717E">
        <w:t xml:space="preserv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740C4F">
        <w:t>of</w:t>
      </w:r>
      <w:r w:rsidR="00AF6804">
        <w:t xml:space="preserve">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6455AD35" w:rsidR="00687DA9" w:rsidRDefault="00687DA9" w:rsidP="00687DA9">
      <w:pPr>
        <w:pStyle w:val="Listenabsatz"/>
        <w:numPr>
          <w:ilvl w:val="0"/>
          <w:numId w:val="17"/>
        </w:numPr>
      </w:pPr>
      <w:r w:rsidRPr="0091308C">
        <w:rPr>
          <w:b/>
        </w:rPr>
        <w:lastRenderedPageBreak/>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0C9CDC15"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26F63">
        <w:t>.</w:t>
      </w:r>
    </w:p>
    <w:p w14:paraId="392F6773" w14:textId="7C3AC2DE" w:rsidR="00764FAE" w:rsidRDefault="00B12EAE">
      <w:pPr>
        <w:pStyle w:val="berschrift1"/>
      </w:pPr>
      <w:bookmarkStart w:id="12" w:name="_Ref110777885"/>
      <w:bookmarkStart w:id="13" w:name="_Toc110808367"/>
      <w:r>
        <w:lastRenderedPageBreak/>
        <w:t xml:space="preserve">Current </w:t>
      </w:r>
      <w:r w:rsidR="00536E4A">
        <w:t>Environment &amp;</w:t>
      </w:r>
      <w:r>
        <w:t xml:space="preserve"> State of Research</w:t>
      </w:r>
      <w:bookmarkEnd w:id="12"/>
      <w:bookmarkEnd w:id="13"/>
    </w:p>
    <w:p w14:paraId="5F380713" w14:textId="59B9D323" w:rsidR="003D19F2" w:rsidRDefault="00897072" w:rsidP="003D19F2">
      <w:pPr>
        <w:pStyle w:val="berschrift2"/>
      </w:pPr>
      <w:bookmarkStart w:id="14" w:name="_Ref110777442"/>
      <w:bookmarkStart w:id="15" w:name="_Toc110808368"/>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F854201"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CF0787">
            <w:t>, 2020</w:t>
          </w:r>
          <w:r w:rsidR="00FF1EC0">
            <w:t>)</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4B2D97">
            <w:t>, 2020</w:t>
          </w:r>
          <w:r w:rsidR="00FF1EC0">
            <w:t>)</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05A0A7FF"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0D580E">
        <w:t xml:space="preserve"> SotA</w:t>
      </w:r>
      <w:r w:rsidR="00006B03">
        <w:t xml:space="preserve">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4B36A067"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6" w:name="_Ref109217847"/>
      <w:bookmarkStart w:id="17" w:name="_Toc110808369"/>
      <w:r>
        <w:t>Recommender Systems</w:t>
      </w:r>
      <w:bookmarkEnd w:id="16"/>
      <w:bookmarkEnd w:id="17"/>
    </w:p>
    <w:p w14:paraId="7CB2163F" w14:textId="7D1032A0" w:rsidR="003B7B78" w:rsidRDefault="00696AD3" w:rsidP="00696AD3">
      <w:pPr>
        <w:pStyle w:val="berschrift3"/>
      </w:pPr>
      <w:bookmarkStart w:id="18" w:name="_Toc110808370"/>
      <w:r>
        <w:t>Overview</w:t>
      </w:r>
      <w:bookmarkEnd w:id="18"/>
    </w:p>
    <w:p w14:paraId="6B78E752" w14:textId="73E64ACE" w:rsidR="00541058" w:rsidRDefault="00EB7A42" w:rsidP="00894659">
      <w:r>
        <w:t xml:space="preserve">Recommender Systems </w:t>
      </w:r>
      <w:r w:rsidR="00886F6F">
        <w:t xml:space="preserve">are used to uncover </w:t>
      </w:r>
      <w:r w:rsidR="00DC1212">
        <w:t xml:space="preserve">user </w:t>
      </w:r>
      <w:r w:rsidR="00886F6F">
        <w:t xml:space="preserve">preferences </w:t>
      </w:r>
      <w:r w:rsidR="00894659">
        <w:t>on online platforms.</w:t>
      </w:r>
      <w:r w:rsidR="00CB1DC8" w:rsidRPr="00CB1DC8">
        <w:t xml:space="preserve"> The most known examples are</w:t>
      </w:r>
      <w:r w:rsidR="00FB5DFD">
        <w:t xml:space="preserve"> shopping basket</w:t>
      </w:r>
      <w:r w:rsidR="00CB1DC8" w:rsidRPr="00CB1DC8">
        <w:t xml:space="preserve"> recommendations on e-commerce sites like Amazon or movie</w:t>
      </w:r>
      <w:r w:rsidR="00B77AAD">
        <w:t xml:space="preserve"> and video</w:t>
      </w:r>
      <w:r w:rsidR="00CB1DC8" w:rsidRPr="00CB1DC8">
        <w:t xml:space="preserve"> recommendations of streaming platforms like Netflix and You</w:t>
      </w:r>
      <w:r w:rsidR="00CB1DC8">
        <w:t>T</w:t>
      </w:r>
      <w:r w:rsidR="00CB1DC8"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w:t>
      </w:r>
      <w:r w:rsidR="00892481">
        <w:t xml:space="preserve"> </w:t>
      </w:r>
      <w:r w:rsidR="00DA5CD1">
        <w:t>The user-item relationship</w:t>
      </w:r>
      <w:r w:rsidR="0067385F">
        <w:t xml:space="preserve"> builds</w:t>
      </w:r>
      <w:r w:rsidR="00416962">
        <w:t xml:space="preserve"> the foundation of any recommender system</w:t>
      </w:r>
      <w:r w:rsidR="00500A45">
        <w:t>, as RS</w:t>
      </w:r>
      <w:r w:rsidR="00E64C47">
        <w:t xml:space="preserve">s work under the assumption that there exists </w:t>
      </w:r>
      <w:r w:rsidR="00412872">
        <w:t xml:space="preserve">underlying </w:t>
      </w:r>
      <w:r w:rsidR="00E64C47">
        <w:t>dependencies</w:t>
      </w:r>
      <w:r w:rsidR="002318C1">
        <w:t xml:space="preserve"> between user</w:t>
      </w:r>
      <w:r w:rsidR="00844864">
        <w:t>s</w:t>
      </w:r>
      <w:r w:rsidR="002318C1">
        <w:t xml:space="preserve"> and item</w:t>
      </w:r>
      <w:r w:rsidR="00844864">
        <w:t>s</w:t>
      </w:r>
      <w:r w:rsidR="002318C1">
        <w:t>.</w:t>
      </w:r>
      <w:r w:rsidR="00FD0B84">
        <w:t xml:space="preserve"> </w:t>
      </w:r>
    </w:p>
    <w:p w14:paraId="0438F933" w14:textId="3F7A3B95" w:rsidR="00503F7B" w:rsidRDefault="009E4A43" w:rsidP="00CB1DC8">
      <w:r w:rsidRPr="009E4A43">
        <w:t xml:space="preserve">The main task of a RS is to correctly identify these dependencies and use them to match appropriate items and </w:t>
      </w:r>
      <w:r w:rsidR="00844864">
        <w:t>user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9d19e586-5c79-46d4-a093-bc91478cf326"/>
          <w:id w:val="-697466236"/>
          <w:placeholder>
            <w:docPart w:val="DefaultPlaceholder_-1854013440"/>
          </w:placeholder>
        </w:sdtPr>
        <w:sdtEndPr/>
        <w:sdtContent>
          <w:r w:rsidR="00AE5B86">
            <w:fldChar w:fldCharType="begin"/>
          </w:r>
          <w:r w:rsidR="00FD7A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hkOGRkLWI1ZmItNGI4Yi1hM2Y3LTUzMDNiNTY3MjA1NS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OWQxOWU1ODYtNWM3OS00NmQ0LWEwOTMtYmM5MTQ3OGNmMzI2IiwiVGV4dCI6IigyMDE2KSIsIldBSVZlcnNpb24iOiI2LjEyLjAuMCJ9}</w:instrText>
          </w:r>
          <w:r w:rsidR="00AE5B86">
            <w:fldChar w:fldCharType="separate"/>
          </w:r>
          <w:r w:rsidR="00FD7AD8">
            <w:t>(2016)</w:t>
          </w:r>
          <w:r w:rsidR="00AE5B86">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00F8BAA" w:rsidR="00330E36" w:rsidRDefault="00330E36" w:rsidP="00CB1DC8">
      <w:pPr>
        <w:pStyle w:val="Listenabsatz"/>
        <w:numPr>
          <w:ilvl w:val="0"/>
          <w:numId w:val="18"/>
        </w:numPr>
      </w:pPr>
      <w:r>
        <w:rPr>
          <w:i/>
          <w:iCs/>
        </w:rPr>
        <w:lastRenderedPageBreak/>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15FC630D"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A767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MDA4Y2VkM2QtYTI5ZS00ZjU0LThiYjctZjY1NmEzMjc5ZmE1IiwiVGV4dCI6IigyMDE2KSIsIldBSVZlcnNpb24iOiI2LjEyLjAuMCJ9}</w:instrText>
          </w:r>
          <w:r w:rsidR="00EF3789">
            <w:fldChar w:fldCharType="separate"/>
          </w:r>
          <w:r w:rsidR="00A767CB">
            <w:t>(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808422"/>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808371"/>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 xml:space="preserve">for a recommendation. </w:t>
      </w:r>
      <w:r w:rsidR="007B25E3">
        <w:lastRenderedPageBreak/>
        <w:t>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6A982793"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0D580E">
        <w:t>SotA</w:t>
      </w:r>
      <w:r w:rsidR="00351285">
        <w:t xml:space="preserve">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808423"/>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808372"/>
      <w:r>
        <w:t>Data</w:t>
      </w:r>
      <w:bookmarkEnd w:id="25"/>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w:t>
      </w:r>
      <w:r w:rsidR="0048425B">
        <w:lastRenderedPageBreak/>
        <w:t>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6D66C6E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73B56A50"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hUMDM6MDk6NTY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5923A48B"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808373"/>
      <w:r>
        <w:t>Collaborative filtering</w:t>
      </w:r>
      <w:bookmarkEnd w:id="26"/>
      <w:bookmarkEnd w:id="27"/>
    </w:p>
    <w:p w14:paraId="79D2A583" w14:textId="77777777" w:rsidR="00977CEB"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w:t>
      </w:r>
      <w:r w:rsidR="001B390A">
        <w:lastRenderedPageBreak/>
        <w: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r w:rsidR="00973BC9">
        <w:t xml:space="preserve"> </w:t>
      </w:r>
    </w:p>
    <w:p w14:paraId="37389F70" w14:textId="1A97AE2B" w:rsidR="00CA2AE6"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 prior</w:t>
      </w:r>
      <w:r w:rsidR="003D0ECF">
        <w:t xml:space="preserve"> </w:t>
      </w:r>
      <w:r w:rsidR="00824DE9">
        <w:t xml:space="preserve">methods predominantly </w:t>
      </w:r>
      <w:r w:rsidR="001120D2">
        <w:t xml:space="preserve">uses neighborhood </w:t>
      </w:r>
      <w:r w:rsidR="009125C6">
        <w:t xml:space="preserve">based </w:t>
      </w:r>
      <w:r w:rsidR="005C4469">
        <w:t>algorithms</w:t>
      </w:r>
      <w:r w:rsidR="00F64F26">
        <w:t xml:space="preserve"> to make recommendations. </w:t>
      </w:r>
      <w:r w:rsidR="00CA2AE6">
        <w:t xml:space="preserve">For this research, </w:t>
      </w:r>
      <w:r w:rsidR="006440A2">
        <w:t xml:space="preserve">only model based RS methods are </w:t>
      </w:r>
      <w:r w:rsidR="0025148E">
        <w:t>further covered</w:t>
      </w:r>
      <w:r w:rsidR="00516849">
        <w:t xml:space="preserve">, as they </w:t>
      </w:r>
      <w:r w:rsidR="00104922">
        <w:t xml:space="preserve">currently </w:t>
      </w:r>
      <w:r w:rsidR="00516849">
        <w:t>represent the SotA for RSs</w:t>
      </w:r>
      <w:r w:rsidR="0025148E">
        <w:t>.</w:t>
      </w:r>
    </w:p>
    <w:p w14:paraId="58A98D78" w14:textId="35ACFA02" w:rsidR="0024289C" w:rsidRPr="00D674D7" w:rsidRDefault="007E5C34" w:rsidP="004E0AB6">
      <w:pPr>
        <w:rPr>
          <w:b/>
        </w:rPr>
      </w:pPr>
      <w:r>
        <w:t>Model</w:t>
      </w:r>
      <w:r w:rsidR="008B72B1">
        <w:t>-based methods have a training phase</w:t>
      </w:r>
      <w:r w:rsidR="00E77687">
        <w:t xml:space="preserve">, </w:t>
      </w:r>
      <w:r w:rsidR="00BC7906">
        <w:t>whereby a model is learned</w:t>
      </w:r>
      <w:r w:rsidR="00EC079B">
        <w:t xml:space="preserve">. </w:t>
      </w:r>
      <w:r w:rsidR="00304E72">
        <w:t xml:space="preserve">The goal is to create a function </w:t>
      </w:r>
      <w:r w:rsidR="002F3790">
        <w:t>(</w:t>
      </w:r>
      <w:r w:rsidR="00213FD0">
        <w:t xml:space="preserve">i.e.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5BEC423A" w:rsidR="0085461C" w:rsidRDefault="0095165E" w:rsidP="004E0AB6">
      <w:r>
        <w:rPr>
          <w:b/>
        </w:rPr>
        <w:t>Matrix Factorization.</w:t>
      </w:r>
      <w:r>
        <w:t xml:space="preserve"> </w:t>
      </w:r>
      <w:r w:rsidR="008C2ED0">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567D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2LCJSZWZlcmVuY2VJZCI6IjNmN2U3MWU2LTg3MmUtNGE2MC1hMTFlLTE5NDIyZWJlMTF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S0wNzE2LTIxOTctNF8zIiwiVXJpU3RyaW5nIjoiaHR0cHM6Ly9kb2kub3JnLzEwLjEwMDcvOTc4LTEtMDcxNi0yMTk3LTRf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zOjUxOjUzIiwiTW9kaWZpZWRCeSI6Il9TZWJhc3RpYW4gU8OkdHpsZXIiLCJJZCI6Ijc1NGRkMGViLWJlMjctNDEwYi04OTBiLTJkYjA0YjZiZjEwYyIsIk1vZGlmaWVkT24iOiIyMDIyLTA2LTIxVDEzOjUxOjUz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ikifV19LCJUYWciOiJDaXRhdmlQbGFjZWhvbGRlciM2MzA3MWYzYy1hNGI1LTQwNDQtOGZjMi1lYzdkN2RkZDc3NjYiLCJUZXh0IjoiKDIwMjIpIiwiV0FJVmVyc2lvbiI6IjYuMTIuMC4wIn0=}</w:instrText>
          </w:r>
          <w:r w:rsidR="00C143DF">
            <w:fldChar w:fldCharType="separate"/>
          </w:r>
          <w:r w:rsidR="00567D55">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0B9A9ABE"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w:t>
      </w:r>
      <w:r w:rsidR="007139B1">
        <w:lastRenderedPageBreak/>
        <w:t>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DM6MDk6NTY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FF1EC0">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OFQwMzowOTo1N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FF1EC0">
            <w:t>(Dacrema, Boglio, Cremonesi, &amp; Jannach, 2021)</w:t>
          </w:r>
          <w:r w:rsidR="00ED71DA">
            <w:fldChar w:fldCharType="end"/>
          </w:r>
        </w:sdtContent>
      </w:sdt>
      <w:r w:rsidR="000B65C3">
        <w:t>.</w:t>
      </w:r>
    </w:p>
    <w:p w14:paraId="06963A81" w14:textId="11D8097A" w:rsidR="006803F6" w:rsidRDefault="00CD0833" w:rsidP="004E0AB6">
      <w:r>
        <w:rPr>
          <w:b/>
        </w:rPr>
        <w:t xml:space="preserve">Deep </w:t>
      </w:r>
      <w:r w:rsidR="00621008">
        <w:rPr>
          <w:b/>
        </w:rPr>
        <w:t>Learning</w:t>
      </w:r>
      <w:r>
        <w:rPr>
          <w:b/>
        </w:rPr>
        <w:t xml:space="preserve">. </w:t>
      </w:r>
      <w:r w:rsidR="00EA37C3" w:rsidRPr="00EA37C3">
        <w:t>In order to circumvent the above-mentioned limitations of</w:t>
      </w:r>
      <w:r w:rsidR="0094351E">
        <w:t xml:space="preserve"> FMs</w:t>
      </w:r>
      <w:r w:rsidR="00EA37C3" w:rsidRPr="00EA37C3">
        <w:t xml:space="preserve">, </w:t>
      </w:r>
      <w:r w:rsidR="00D32386" w:rsidRPr="0064389A">
        <w:rPr>
          <w:i/>
        </w:rPr>
        <w:t xml:space="preserve">deep </w:t>
      </w:r>
      <w:r w:rsidR="00EA37C3" w:rsidRPr="0064389A">
        <w:rPr>
          <w:i/>
        </w:rPr>
        <w:t>neural networks</w:t>
      </w:r>
      <w:r w:rsidR="00EA37C3" w:rsidRPr="00EA37C3">
        <w:t xml:space="preserve"> </w:t>
      </w:r>
      <w:r w:rsidR="004C0DF6">
        <w:t>(</w:t>
      </w:r>
      <w:r w:rsidR="00D32386">
        <w:t>D</w:t>
      </w:r>
      <w:r w:rsidR="004C0DF6">
        <w:t xml:space="preserve">NN) </w:t>
      </w:r>
      <w:r w:rsidR="00EA37C3" w:rsidRPr="00EA37C3">
        <w:t xml:space="preserve">have gained </w:t>
      </w:r>
      <w:r w:rsidR="00EA37C3">
        <w:t xml:space="preserve">increasing interest </w:t>
      </w:r>
      <w:r w:rsidR="003235DF">
        <w:t xml:space="preserve">in </w:t>
      </w:r>
      <w:r w:rsidR="00EA37C3">
        <w:t>RS</w:t>
      </w:r>
      <w:r w:rsidR="003235DF">
        <w:t xml:space="preserve"> research</w:t>
      </w:r>
      <w:r w:rsidR="00EA37C3"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OFQwMzowOTo1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00EA37C3"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33B4AADC" w:rsidR="000264A1" w:rsidRDefault="0064160E" w:rsidP="004E0AB6">
      <w:r w:rsidRPr="0064160E">
        <w:t xml:space="preserve">Neural networks emulate a simplified model of how human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190AAB78"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Pr>
          <w:rFonts w:cs="Arial"/>
          <w:szCs w:val="22"/>
        </w:rPr>
        <w:t>In the neuron, the input value gets multiplied by the weight</w:t>
      </w:r>
      <w:r w:rsidR="00D833F6">
        <w:rPr>
          <w:rFonts w:cs="Arial"/>
          <w:szCs w:val="22"/>
        </w:rPr>
        <w: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w:t>
      </w:r>
      <w:r w:rsidR="00776FFF">
        <w:t xml:space="preserve">refactors </w:t>
      </w:r>
      <w:r w:rsidR="003E2D54">
        <w:t>th</w:t>
      </w:r>
      <w:r w:rsidR="001B7028">
        <w:t>is weighted sum</w:t>
      </w:r>
      <w:r w:rsidR="00757A6B">
        <w:t>, which</w:t>
      </w:r>
      <w:r w:rsidR="009861D2">
        <w:t xml:space="preserve"> makes</w:t>
      </w:r>
      <w:r w:rsidR="005E1EFD">
        <w:t xml:space="preserve"> the</w:t>
      </w:r>
      <w:r w:rsidR="002C0D6E">
        <w:t xml:space="preserv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A71BC1">
        <w:t>For</w:t>
      </w:r>
      <w:r w:rsidR="00F25979">
        <w:t xml:space="preserve">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w:t>
      </w:r>
      <w:r w:rsidR="00D307D6">
        <w:t>For classification tasks</w:t>
      </w:r>
      <w:r w:rsidR="00C02F04">
        <w:t xml:space="preserve">, an </w:t>
      </w:r>
      <w:r w:rsidR="00C02F04" w:rsidRPr="002B2E7B">
        <w:rPr>
          <w:i/>
        </w:rPr>
        <w:t>Argmax</w:t>
      </w:r>
      <w:r w:rsidR="00C02F04">
        <w:t xml:space="preserve"> function ca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OFQwMzowOTo1N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6670397E"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24C7F129"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OFQwMzowOTo1Ni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B8028C">
            <w:t>Dacr</w:t>
          </w:r>
          <w:r w:rsidR="009E7B30">
            <w:t>e</w:t>
          </w:r>
          <w:r w:rsidR="00B8028C">
            <w:t xml:space="preserve">ma et al. </w:t>
          </w:r>
          <w:r w:rsidR="003511CB">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ExLjA3Njk4djMiLCJVcmlTdHJpbmciOiJodHRwczovL2FyeGl2Lm9yZy9wZGYvMTkxMS4wNzY5OH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lQwMDoxOTo1OSIsIk1vZGlmaWVkQnkiOiJfU2ViYXN0aWFuIFPDpHR6bGVyIiwiSWQiOiJlYTI2NWJlYy03YWU1LTQ3YzctODU4Mi0xMmRiYzcyZTc0ZmQiLCJNb2RpZmllZE9uIjoiMjAyMi0wNi0yMlQwMDoxOT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QzNDE4NSIsIlVyaVN0cmluZyI6Imh0dHBzOi8vZG9pLm9yZy8xMC4xMTQ1LzM0MzQx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JUMDA6MTk6NTkiLCJNb2RpZmllZEJ5IjoiX1NlYmFzdGlhbiBTw6R0emxlciIsIklkIjoiYjcwYTliYjMtNTNiNy00ODgyLWE0N2UtNDI0YjRhNzk2OTk5IiwiTW9kaWZpZWRPbiI6IjIwMjItMDYtMjJUMDA6MTk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JUMDA6MTk6NTkiLCJNb2RpZmllZEJ5IjoiX1NlYmFzdGlhbiBTw6R0emxlciIsIklkIjoiM2UyN2M4ZjctNGM3Mi00MjNhLWI1NmEtOTA5MzBiZGZhMDM0IiwiTW9kaWZpZWRPbiI6IjIwMjItMDYtMjJUMDA6MTk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TExLjA3Njk4djMiLCJVcmlTdHJpbmciOiJodHRwOi8vYXJ4aXYub3JnL3BkZi8xOTExLjA3Njk4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JUMDA6MTk6NTkiLCJNb2RpZmllZEJ5IjoiX1NlYmFzdGlhbiBTw6R0emxlciIsIklkIjoiZTlmNWEyNzAtNzY1Ny00OGVmLTllM2MtZmI0M2M0NjczOGMzIiwiTW9kaWZpZWRPbiI6IjIwMjItMDYtMjJUMDA6MTk6NTkiLCJQcm9qZWN0Ijp7IiRyZWYiOiI1In19XSwiTnVtYmVyIjoiMiIsIk9ubGluZUFkZHJlc3MiOiJodHRwOi8vYXJ4aXYub3JnL3BkZi8xOTExLjA3Njk4djM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l9TZWJhc3RpYW4gU8OkdHpsZXIiLCJDcmVhdGVkT24iOiIyMDIyLTA2LTIyVDAwOjE5OjU5IiwiTW9kaWZpZWRCeSI6Il9TZWJhc3RpYW4iLCJJZCI6IjcxMGMxMjA0LWExM2QtNDYzZS04ZTYyLWZiYjgzMjM3MGEzNyIsIk1vZGlmaWVkT24iOiIyMDIyLTA4LTA4VDAzOjA5OjU2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jEpIn1dfSwiVGFnIjoiQ2l0YXZpUGxhY2Vob2xkZXIjMjVhNTQ2OWEtNjQ0My00ZTU5LThiZmQtNzdkYTczNzNlZWJlIiwiVGV4dCI6IigyMDIxKSIsIldBSVZlcnNpb24iOiI2LjEyLjAuMCJ9}</w:instrText>
          </w:r>
          <w:r w:rsidR="003511CB">
            <w:fldChar w:fldCharType="separate"/>
          </w:r>
          <w:r w:rsidR="00A44910">
            <w:t>(2021)</w:t>
          </w:r>
          <w:r w:rsidR="003511CB">
            <w:fldChar w:fldCharType="end"/>
          </w:r>
        </w:sdtContent>
      </w:sdt>
      <w:r w:rsidR="003511CB">
        <w:t xml:space="preserve"> discovered that simple MF methods show similar performance to other</w:t>
      </w:r>
      <w:r w:rsidR="00636F62">
        <w:t xml:space="preserve"> SotA</w:t>
      </w:r>
      <w:r w:rsidR="003511CB">
        <w:t xml:space="preserve">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0A7F8A4F"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 xml:space="preserve">(Blondel, Fujino, </w:t>
          </w:r>
          <w:r w:rsidR="00FF1EC0">
            <w:lastRenderedPageBreak/>
            <w:t>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4VDAzOjA5OjU2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808374"/>
      <w:r>
        <w:t>Deep &amp; Cross Networks</w:t>
      </w:r>
      <w:bookmarkEnd w:id="28"/>
      <w:bookmarkEnd w:id="29"/>
      <w:bookmarkEnd w:id="30"/>
    </w:p>
    <w:p w14:paraId="63729B4C" w14:textId="6DAEDB31"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DM6MDk6NTY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hUMDM6MDk6NTY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6C51AC97"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OFQwMzowOTo1N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FF1EC0">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DM6MDk6N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17DC6335" w:rsidR="00977568" w:rsidRDefault="005002D5" w:rsidP="00614677">
      <w:r w:rsidRPr="005002D5">
        <w:lastRenderedPageBreak/>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w:t>
      </w:r>
      <w:r w:rsidR="0069194D">
        <w:t>s</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DM6MDk6N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281F2153" w:rsidR="008C1888" w:rsidRDefault="008C1888" w:rsidP="008D6D83">
      <w:pPr>
        <w:pStyle w:val="Beschriftung"/>
      </w:pPr>
      <w:bookmarkStart w:id="31" w:name="_Ref107267688"/>
      <w:bookmarkStart w:id="32" w:name="_Toc110808424"/>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AzOjA5OjU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sdtContent>
      </w:sdt>
      <w:bookmarkEnd w:id="32"/>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659551AC" w:rsidR="00090805" w:rsidRPr="00090805" w:rsidRDefault="00C73468" w:rsidP="00327CBC">
      <w:pPr>
        <w:pStyle w:val="Beschriftung"/>
      </w:pPr>
      <w:bookmarkStart w:id="33" w:name="_Ref107267783"/>
      <w:bookmarkStart w:id="34" w:name="_Toc110808425"/>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AzOjA5OjU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sdtContent>
      </w:sdt>
      <w:bookmarkEnd w:id="34"/>
    </w:p>
    <w:p w14:paraId="02F69185" w14:textId="68452D7F"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w:t>
      </w:r>
      <w:r w:rsidR="001524FB">
        <w:t xml:space="preserve"> </w:t>
      </w:r>
      <w:r w:rsidR="00BF4792">
        <w:t>With DCNs</w:t>
      </w:r>
      <w:r w:rsidR="00A53BB5">
        <w:t>,</w:t>
      </w:r>
      <w:r w:rsidR="00BF4792">
        <w:t xml:space="preserve"> </w:t>
      </w:r>
      <w:r w:rsidR="00A53BB5">
        <w:t xml:space="preserve">the task of finding cross feature interactions </w:t>
      </w:r>
      <w:r w:rsidR="001524FB">
        <w:t>can</w:t>
      </w:r>
      <w:r w:rsidR="00A53BB5">
        <w:t xml:space="preserve"> now </w:t>
      </w:r>
      <w:r w:rsidR="001524FB">
        <w:t xml:space="preserve">be </w:t>
      </w:r>
      <w:r w:rsidR="00A53BB5">
        <w:t>delegated to the model training</w:t>
      </w:r>
      <w:r w:rsidR="00CB4291">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4VDAzOjA5OjU2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w:t>
      </w:r>
      <w:r w:rsidR="00425EF7">
        <w:t xml:space="preserve"> diminishes</w:t>
      </w:r>
      <w:r w:rsidRPr="004A3EB9">
        <w:t xml:space="preserve">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5" w:name="_Toc110808375"/>
      <w:r>
        <w:t>State of the Art Technology</w:t>
      </w:r>
      <w:bookmarkEnd w:id="35"/>
    </w:p>
    <w:p w14:paraId="19D9FC05" w14:textId="025D8DA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w:t>
      </w:r>
      <w:r w:rsidR="008918A2">
        <w:t xml:space="preserve"> SotA</w:t>
      </w:r>
      <w:r w:rsidR="001078B2">
        <w:t xml:space="preserve">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676B9D9D" w14:textId="640045AB" w:rsidR="00391A99" w:rsidRPr="00391A99" w:rsidRDefault="0032767F" w:rsidP="00391A99">
      <w:pPr>
        <w:pStyle w:val="berschrift2"/>
      </w:pPr>
      <w:bookmarkStart w:id="36" w:name="_Ref108564826"/>
      <w:bookmarkStart w:id="37" w:name="_Toc110808376"/>
      <w:r>
        <w:lastRenderedPageBreak/>
        <w:t>MLOps</w:t>
      </w:r>
      <w:bookmarkEnd w:id="36"/>
      <w:bookmarkEnd w:id="37"/>
    </w:p>
    <w:p w14:paraId="2C48277F" w14:textId="6152091F" w:rsidR="006B05B3" w:rsidRDefault="006B05B3" w:rsidP="006B05B3">
      <w:pPr>
        <w:pStyle w:val="berschrift3"/>
      </w:pPr>
      <w:bookmarkStart w:id="38" w:name="_Toc110808377"/>
      <w:r>
        <w:t>Problem</w:t>
      </w:r>
      <w:bookmarkEnd w:id="38"/>
    </w:p>
    <w:p w14:paraId="1CFB6221" w14:textId="7AC91EE9"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t>.</w:t>
      </w:r>
      <w:r w:rsidR="006D4543">
        <w:t xml:space="preserve"> </w:t>
      </w:r>
      <w:r w:rsidR="00A42591">
        <w:t xml:space="preserve">Over the last </w:t>
      </w:r>
      <w:r w:rsidR="0083465E">
        <w:t>two decades</w:t>
      </w:r>
      <w:r w:rsidR="00A42591">
        <w:t xml:space="preserve"> </w:t>
      </w:r>
      <w:r w:rsidR="00770A96">
        <w:t>ML</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hUMDM6MDk6NTY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FF1EC0">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While in academia</w:t>
      </w:r>
      <w:r w:rsidR="008918A2">
        <w:t xml:space="preserve"> SotA</w:t>
      </w:r>
      <w:r w:rsidR="00B032C1">
        <w:t xml:space="preserve">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4VDAzOjA5OjU2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35CC3D62" w14:textId="2FD1C3B1" w:rsidR="00F870C5" w:rsidRDefault="00AB6756" w:rsidP="00AB6756">
      <w:r>
        <w:t>One of the first papers to illustrate challenges of productive ML systems is</w:t>
      </w:r>
      <w:r w:rsidR="005F0C09">
        <w:t xml:space="preserve"> </w:t>
      </w:r>
      <w:r w:rsidR="00CE611D">
        <w:t>“Hidden technical debt in M</w:t>
      </w:r>
      <w:r w:rsidR="000220C7">
        <w:t xml:space="preserve">achine </w:t>
      </w:r>
      <w:r w:rsidR="00CE611D">
        <w:t>L</w:t>
      </w:r>
      <w:r w:rsidR="000220C7">
        <w:t>earning</w:t>
      </w:r>
      <w:r w:rsidR="00CE611D">
        <w:t xml:space="preserve"> S</w:t>
      </w:r>
      <w:r w:rsidR="000220C7">
        <w:t xml:space="preserve">ystems” </w:t>
      </w:r>
      <w:r w:rsidR="005F0C09">
        <w:t>from</w:t>
      </w:r>
      <w:r>
        <w:t xml:space="preserve">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rsidR="00A36C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M4ODk2ZTBlZS1hZDc0LTQ3YzQtYTRmMC1iNmNhYTAzYTQ1MzMiLCJUZXh0IjoiKDIwMTUpIiwiV0FJVmVyc2lvbiI6IjYuMTIuMC4wIn0=}</w:instrText>
          </w:r>
          <w:r>
            <w:fldChar w:fldCharType="separate"/>
          </w:r>
          <w:r w:rsidR="00A36C5F">
            <w:t>(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hUMDM6MDk6NTY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p>
    <w:p w14:paraId="555E2FDF" w14:textId="184E2A0A" w:rsidR="00922F30" w:rsidRDefault="00E549DE" w:rsidP="00AB6756">
      <w:r>
        <w:t>Scull</w:t>
      </w:r>
      <w:r w:rsidR="00BA6960">
        <w:t>e</w:t>
      </w:r>
      <w:r>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7570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NmNTNjYTY3MC01YmRkLTQ2MWItODc5Ni0xZGMyMjZhZDdlYTMiLCJUZXh0IjoiKDIwMTUpIiwiV0FJVmVyc2lvbiI6IjYuMTIuMC4wIn0=}</w:instrText>
          </w:r>
          <w:r w:rsidR="00BA6960">
            <w:fldChar w:fldCharType="separate"/>
          </w:r>
          <w:r w:rsidR="0075708B">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also</w:t>
      </w:r>
      <w:r w:rsidR="00E647C3">
        <w:t xml:space="preserve"> faces</w:t>
      </w:r>
      <w:r w:rsidR="00F92A60">
        <w:t xml:space="preserve"> its own set of technical debt that needs to </w:t>
      </w:r>
      <w:r w:rsidR="00F92A60">
        <w:lastRenderedPageBreak/>
        <w:t xml:space="preserve">be </w:t>
      </w:r>
      <w:r w:rsidR="000A4A05">
        <w:t>considered</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r w:rsidR="002801C2">
        <w:t>Not</w:t>
      </w:r>
      <w:r w:rsidR="00DB1EF4">
        <w:t xml:space="preserve"> acknowledging</w:t>
      </w:r>
      <w:r w:rsidR="002801C2">
        <w:t xml:space="preserve"> changes </w:t>
      </w:r>
      <w:r w:rsidR="002714DC">
        <w:t xml:space="preserve">in </w:t>
      </w:r>
      <w:r w:rsidR="002801C2">
        <w:t xml:space="preserve">data can lead to an amalgamation of technical debt, to the point where it might render the whole model obsolete </w:t>
      </w:r>
      <w:sdt>
        <w:sdtPr>
          <w:alias w:val="To edit, see citavi.com/edit"/>
          <w:tag w:val="CitaviPlaceholder#e2949350-ce0e-4a7c-9994-3bee3250ccf9"/>
          <w:id w:val="-103352616"/>
          <w:placeholder>
            <w:docPart w:val="6302F665093D4ABB9D0C5EB206077943"/>
          </w:placeholder>
        </w:sdtPr>
        <w:sdtEndPr/>
        <w:sdtContent>
          <w:r w:rsidR="002801C2">
            <w:fldChar w:fldCharType="begin"/>
          </w:r>
          <w:r w:rsidR="002801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801C2">
            <w:fldChar w:fldCharType="separate"/>
          </w:r>
          <w:r w:rsidR="002801C2">
            <w:t>(Lu et al., 2018; Sculley et al., 2015)</w:t>
          </w:r>
          <w:r w:rsidR="002801C2">
            <w:fldChar w:fldCharType="end"/>
          </w:r>
        </w:sdtContent>
      </w:sdt>
      <w:r w:rsidR="002801C2">
        <w:t>. Th</w:t>
      </w:r>
      <w:r w:rsidR="00B20231">
        <w:t xml:space="preserve">is problem is </w:t>
      </w:r>
      <w:r w:rsidR="002801C2">
        <w:t xml:space="preserve">dissected in greater detail in chapter </w:t>
      </w:r>
      <w:r w:rsidR="002801C2">
        <w:fldChar w:fldCharType="begin"/>
      </w:r>
      <w:r w:rsidR="002801C2">
        <w:instrText xml:space="preserve"> REF _Ref107653522 \h  \* MERGEFORMAT </w:instrText>
      </w:r>
      <w:r w:rsidR="002801C2">
        <w:fldChar w:fldCharType="separate"/>
      </w:r>
      <w:r w:rsidR="002801C2">
        <w:t>Concept Drift</w:t>
      </w:r>
      <w:r w:rsidR="002801C2">
        <w:fldChar w:fldCharType="end"/>
      </w:r>
      <w:r w:rsidR="002801C2">
        <w:t>.</w:t>
      </w:r>
    </w:p>
    <w:p w14:paraId="30667B16" w14:textId="6EC6588B" w:rsidR="00AB6756" w:rsidRDefault="00922F30" w:rsidP="00AB6756">
      <w:r>
        <w:t>Enterprise ML</w:t>
      </w:r>
      <w:r w:rsidR="00B20579">
        <w:t xml:space="preserve"> systems</w:t>
      </w:r>
      <w:r>
        <w:t xml:space="preserve"> are often complex </w:t>
      </w:r>
      <w:r w:rsidR="00333BE7">
        <w:t>and</w:t>
      </w:r>
      <w:r>
        <w:t xml:space="preserve"> com</w:t>
      </w:r>
      <w:r w:rsidR="006C532A">
        <w:t>prise</w:t>
      </w:r>
      <w:r>
        <w:t xml:space="preserve"> various interconnected components</w:t>
      </w:r>
      <w:r w:rsidR="0005143A">
        <w:t>.</w:t>
      </w:r>
      <w:r>
        <w:t xml:space="preserve"> </w:t>
      </w:r>
      <w:r w:rsidR="0005143A">
        <w:t>C</w:t>
      </w:r>
      <w:r>
        <w:t>onsequently</w:t>
      </w:r>
      <w:r w:rsidR="0005143A">
        <w:t>,</w:t>
      </w:r>
      <w:r>
        <w:t xml:space="preserve">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7F5EB59D" w14:textId="0C3D5C06" w:rsidR="00D37DD5" w:rsidRDefault="004C1321" w:rsidP="00CA3503">
      <w:pPr>
        <w:pStyle w:val="berschrift3"/>
      </w:pPr>
      <w:bookmarkStart w:id="39" w:name="_Ref110508012"/>
      <w:bookmarkStart w:id="40" w:name="_Toc110808378"/>
      <w:bookmarkStart w:id="41" w:name="_Ref107653522"/>
      <w:r>
        <w:t>What is MLOps</w:t>
      </w:r>
      <w:bookmarkEnd w:id="39"/>
      <w:bookmarkEnd w:id="40"/>
    </w:p>
    <w:p w14:paraId="290019E3" w14:textId="05CC793F"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297AE93E"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hUMDM6MDk6NTY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w:t>
      </w:r>
      <w:r w:rsidR="00FE511C">
        <w:lastRenderedPageBreak/>
        <w:t xml:space="preserve">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1205064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rsidR="003757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2LCJSZWZlcmVuY2VJZCI6ImJlNzNjNGY4LTQ1Y2MtNDhlMS1iOGNhLTE2MWMwZDczNzc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TWU5BU0M1MTc5OC4yMDIwLjAwMDE1IiwiVXJpU3RyaW5nIjoiaHR0cHM6Ly9kb2kub3JnLzEwLjExMDkvU1lOQVNDNTE3OTguMjAyMC4wMDA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mZmYjUxZjE4LTMwZGYtNGY3Mi1hMmQ3LTE3ZjA2M2Y4ZWQ1YiIsIk1vZGlmaWVkT24iOiIyMDIyLTA2LTI3VDIxOjU2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eHBsL21vc3RSZWNlbnRJc3N1ZS5qc3A/cHVudW1iZXI9OTM1NjkzNCIsIlVyaVN0cmluZyI6Imh0dHBzOi8vaWVlZXhwbG9yZS5pZWVlLm9yZy94cGwvbW9zdFJlY2VudElzc3VlLmpzcD9wdW51bWJlcj05MzU2OTM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wOS9TWU5BU0M1MTc5OC4yMDIwIiwiRWRpdG9ycyI6W10sIkV2YWx1YXRpb25Db21wbGV4aXR5IjowLCJFdmFsdWF0aW9uU291cmNlVGV4dEZvcm1hdCI6MCwiR3JvdXBzIjpbXSwiSGFzTGFiZWwxIjpmYWxzZSwiSGFzTGFiZWwyIjpmYWxzZSwiSXNibiI6Ijk3OC0xLTcyODEtNzYyOC00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WU5BU0M1MTc5OC4yMDIwIiwiVXJpU3RyaW5nIjoiaHR0cHM6Ly9kb2kub3JnLzEwLjExMDkvU1lOQVNDNTE3OTg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IzZDQ4ZTQxYi00NTJiLTQzZDItOGYzNC05NTg3YmVkNWUwM2IiLCJNb2RpZmllZE9uIjoiMjAyMi0wNi0yN1QyMTo1NjowMiIsIlByb2plY3QiOnsiJHJlZiI6IjUifX1dLCJPcmdhbml6YXRpb25zIjpbXSwiT3RoZXJzSW52b2x2ZWQiOltdLCJQdWJsaXNoZXJzIjpbeyIkaWQiOiIxNi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zM2Nzk4Nzc4LWQyYWMtNGIwZS1hZjRjLWY0MzY1MjhjNjBiMyIsIlRleHQiOiIoMjAyMCkiLCJXQUlWZXJzaW9uIjoiNi4xMi4wLjAifQ==}</w:instrText>
          </w:r>
          <w:r>
            <w:fldChar w:fldCharType="separate"/>
          </w:r>
          <w:r w:rsidR="00375775">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1CD40AE9"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w:t>
      </w:r>
      <w:r w:rsidR="008918A2">
        <w:t xml:space="preserve">SotA </w:t>
      </w:r>
      <w:r w:rsidR="007F1D92">
        <w:t>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390A535D"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OFQwMzowOTo1N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4DF94895" w:rsidR="00771CCE" w:rsidRDefault="00771CCE" w:rsidP="001F5D94">
      <w:r>
        <w:t>In</w:t>
      </w:r>
      <w:r w:rsidR="008918A2">
        <w:t xml:space="preserve"> SotA</w:t>
      </w:r>
      <w:r>
        <w:t xml:space="preserve">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hUMDM6MDk6NTY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hUMDM6MDk6NTY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p>
    <w:p w14:paraId="77B2345C" w14:textId="31E35493"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previ</w:t>
      </w:r>
      <w:r w:rsidR="00DD60AD">
        <w:lastRenderedPageBreak/>
        <w:t xml:space="preserve">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OFQwMzowOTo1Ni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p>
    <w:p w14:paraId="0AC00D68" w14:textId="6739DC9C"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4VDAzOjA5OjU2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05BDFE09"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808379"/>
      <w:r>
        <w:t>Pipelines</w:t>
      </w:r>
      <w:bookmarkEnd w:id="42"/>
    </w:p>
    <w:p w14:paraId="27ED643C" w14:textId="1981FD78"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OFQwMzowOTo1Ni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p>
    <w:p w14:paraId="3D0A4E65" w14:textId="7B163839"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 xml:space="preserve">DAG in </w:t>
      </w:r>
      <w:r w:rsidR="00E62315">
        <w:lastRenderedPageBreak/>
        <w:t>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Toc110808426"/>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3"/>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4" w:name="_Toc110808380"/>
      <w:r>
        <w:t>Maturity Levels</w:t>
      </w:r>
      <w:bookmarkEnd w:id="44"/>
    </w:p>
    <w:bookmarkEnd w:id="41"/>
    <w:p w14:paraId="22299D3D" w14:textId="316A9693"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hUMDM6MDk6NTY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609A2D53" w:rsidR="000F7746" w:rsidRDefault="00924A8B" w:rsidP="00EA3870">
      <w:r>
        <w:lastRenderedPageBreak/>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5" w:name="_Ref108570248"/>
      <w:bookmarkStart w:id="46" w:name="_Ref109952888"/>
      <w:bookmarkStart w:id="47" w:name="_Toc110808381"/>
      <w:r>
        <w:t>Concept Drift</w:t>
      </w:r>
      <w:bookmarkEnd w:id="45"/>
      <w:bookmarkEnd w:id="46"/>
      <w:bookmarkEnd w:id="47"/>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75558A32" w:rsidR="00AA033D" w:rsidRDefault="005F7BE1" w:rsidP="008A50A7">
      <w:r>
        <w:t xml:space="preserve">One manifestation of ongoing change in data is called </w:t>
      </w:r>
      <w:r w:rsidRPr="005F7BE1">
        <w:rPr>
          <w:i/>
        </w:rPr>
        <w:t>concept drift</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15F1CCF3" w:rsidR="00533104" w:rsidRDefault="00B70389" w:rsidP="008A50A7">
      <w:r>
        <w:lastRenderedPageBreak/>
        <w:t xml:space="preserve">Gama et al. </w:t>
      </w:r>
      <w:sdt>
        <w:sdtPr>
          <w:alias w:val="To edit, see citavi.com/edit"/>
          <w:tag w:val="CitaviPlaceholder#6abfeb97-9dff-47da-8f28-e6c2eefdd2c0"/>
          <w:id w:val="1178088529"/>
          <w:placeholder>
            <w:docPart w:val="DefaultPlaceholder_-1854013440"/>
          </w:placeholder>
        </w:sdtPr>
        <w:sdtEndPr/>
        <w:sdtContent>
          <w:r w:rsidR="00350B5D">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2LCJSZWZlcmVuY2VJZCI6ImQ2OTA2MjZhLTBkMWQtNDE3MS1hMjE3LTk2NmJhODJmOT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ZhYmZlYjk3LTlkZmYtNDdkYS04ZjI4LWU2YzJlZWZkZDJjMCIsIlRleHQiOiIoMjAxNCkiLCJXQUlWZXJzaW9uIjoiNi4xMi4wLjAifQ==}</w:instrText>
          </w:r>
          <w:r w:rsidR="00350B5D">
            <w:fldChar w:fldCharType="separate"/>
          </w:r>
          <w:r w:rsidR="005378F6">
            <w:t>(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710144EE"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8" w:name="_Ref108096275"/>
      <w:bookmarkStart w:id="49" w:name="_Toc110808427"/>
      <w:r>
        <w:t xml:space="preserve">Figure </w:t>
      </w:r>
      <w:r>
        <w:fldChar w:fldCharType="begin"/>
      </w:r>
      <w:r>
        <w:instrText xml:space="preserve"> SEQ Figure \* ARABIC </w:instrText>
      </w:r>
      <w:r>
        <w:fldChar w:fldCharType="separate"/>
      </w:r>
      <w:r w:rsidR="007C5A0D">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49"/>
    </w:p>
    <w:p w14:paraId="04D3ADA1" w14:textId="3BBA40A8" w:rsidR="00AC2C10" w:rsidRDefault="00BD700C" w:rsidP="00AC2C10">
      <w:r>
        <w:lastRenderedPageBreak/>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hUMDM6MDk6NTY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p>
    <w:p w14:paraId="70BDD249" w14:textId="7B858EED" w:rsidR="002F24BA" w:rsidRDefault="002C0E6D" w:rsidP="00AC2C10">
      <w:r>
        <w:t>Throughout the years</w:t>
      </w:r>
      <w:r w:rsidR="00B10D30">
        <w:t>, researchers have developed frameworks and algorithms to deal with CD.</w:t>
      </w:r>
      <w:r w:rsidR="00586C37">
        <w:t xml:space="preserve"> Lu et al.</w:t>
      </w:r>
      <w:r w:rsidR="00B10D30">
        <w:t xml:space="preserve">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586C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2JjZmVkMDAtNjliZi00YmQzLTlkYzAtZmIwNzg5YmU2ZmYyIiwiVGV4dCI6IigyMDE4KSIsIldBSVZlcnNpb24iOiI2LjEyLjAuMCJ9}</w:instrText>
          </w:r>
          <w:r w:rsidR="00900397">
            <w:fldChar w:fldCharType="separate"/>
          </w:r>
          <w:r w:rsidR="00586C3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0" w:name="_Ref108123265"/>
      <w:bookmarkStart w:id="51" w:name="_Toc110808428"/>
      <w:r>
        <w:t xml:space="preserve">Figure </w:t>
      </w:r>
      <w:r>
        <w:fldChar w:fldCharType="begin"/>
      </w:r>
      <w:r>
        <w:instrText xml:space="preserve"> SEQ Figure \* ARABIC </w:instrText>
      </w:r>
      <w:r>
        <w:fldChar w:fldCharType="separate"/>
      </w:r>
      <w:r w:rsidR="007C5A0D">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1"/>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3D9D50DB"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Density based algorithms and Principle Compo</w:t>
      </w:r>
      <w:r w:rsidR="00DB3317">
        <w:lastRenderedPageBreak/>
        <w:t xml:space="preserve">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45E47218"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According to</w:t>
      </w:r>
      <w:r w:rsidR="002C255A">
        <w:t xml:space="preserve"> Lu et al.</w:t>
      </w:r>
      <w:r w:rsidR="009B39FA">
        <w:t xml:space="preserve">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2C25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WE5Y2YwYjMtYjUxMS00YTc0LTk3YWEtZjU5YTYwNjVlNmQxIiwiVGV4dCI6IigyMDE4KSIsIldBSVZlcnNpb24iOiI2LjEyLjAuMCJ9}</w:instrText>
          </w:r>
          <w:r w:rsidR="009B39FA">
            <w:fldChar w:fldCharType="separate"/>
          </w:r>
          <w:r w:rsidR="002C255A">
            <w:t>(2018)</w:t>
          </w:r>
          <w:r w:rsidR="009B39FA">
            <w:fldChar w:fldCharType="end"/>
          </w:r>
        </w:sdtContent>
      </w:sdt>
      <w:r w:rsidR="002C255A">
        <w:t>,</w:t>
      </w:r>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1722206A"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28724996"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w:t>
      </w:r>
      <w:r w:rsidR="00811492">
        <w:lastRenderedPageBreak/>
        <w:t>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hUMDM6MDk6NTY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38083EE8" w:rsidR="0075769A" w:rsidRPr="00C25AD7" w:rsidRDefault="0075769A" w:rsidP="008A50A7">
      <w:r>
        <w:rPr>
          <w:b/>
        </w:rPr>
        <w:t>CD</w:t>
      </w:r>
      <w:r w:rsidR="002E179B">
        <w:rPr>
          <w:b/>
        </w:rPr>
        <w:t xml:space="preserve"> </w:t>
      </w:r>
      <w:r w:rsidR="00C25AD7">
        <w:rPr>
          <w:b/>
        </w:rPr>
        <w:t>awareness.</w:t>
      </w:r>
      <w:r w:rsidR="00C25AD7">
        <w:t xml:space="preserve"> In this research, CD</w:t>
      </w:r>
      <w:r w:rsidR="002E179B">
        <w:t xml:space="preserve"> </w:t>
      </w:r>
      <w:r w:rsidR="00C25AD7">
        <w:t>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808382"/>
      <w:r>
        <w:t>State of the Art Technology</w:t>
      </w:r>
      <w:bookmarkEnd w:id="52"/>
      <w:bookmarkEnd w:id="53"/>
      <w:bookmarkEnd w:id="54"/>
    </w:p>
    <w:p w14:paraId="28109552" w14:textId="4EB8425D" w:rsidR="008555B7" w:rsidRDefault="009C5C63" w:rsidP="003048EE">
      <w:r>
        <w:t>In order to</w:t>
      </w:r>
      <w:r w:rsidR="008555B7">
        <w:t xml:space="preserve"> overcome the challenges of MLOps, a wide variety of </w:t>
      </w:r>
      <w:r w:rsidR="00D80DDC">
        <w:t xml:space="preserve">open-source </w:t>
      </w:r>
      <w:r w:rsidR="008555B7">
        <w:t>tools</w:t>
      </w:r>
      <w:r w:rsidR="00D80DDC">
        <w:t xml:space="preserve"> and </w:t>
      </w:r>
      <w:r w:rsidR="004E605B">
        <w:t>services</w:t>
      </w:r>
      <w:r w:rsidR="008555B7">
        <w:t xml:space="preserve"> have been developed in the past years.</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5" w:name="_Ref108196388"/>
      <w:bookmarkStart w:id="56" w:name="_Toc110808429"/>
      <w:r>
        <w:t xml:space="preserve">Figure </w:t>
      </w:r>
      <w:r>
        <w:fldChar w:fldCharType="begin"/>
      </w:r>
      <w:r>
        <w:instrText xml:space="preserve"> SEQ Figure \* ARABIC </w:instrText>
      </w:r>
      <w:r>
        <w:fldChar w:fldCharType="separate"/>
      </w:r>
      <w:r w:rsidR="007C5A0D">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6"/>
    </w:p>
    <w:p w14:paraId="116C5AAD" w14:textId="7649EAAD"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hUMDM6MDk6NTY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lastRenderedPageBreak/>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w:t>
      </w:r>
      <w:r w:rsidR="005168E5">
        <w:lastRenderedPageBreak/>
        <w:t>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52F89F9A"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4VDAzOjA5OjU2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p>
    <w:p w14:paraId="13531656" w14:textId="7B754B8F" w:rsidR="004F6E3F" w:rsidRDefault="006C51A9" w:rsidP="004F6E3F">
      <w:pPr>
        <w:pStyle w:val="berschrift1"/>
      </w:pPr>
      <w:bookmarkStart w:id="57" w:name="_Ref110778018"/>
      <w:bookmarkStart w:id="58" w:name="_Toc110808383"/>
      <w:r>
        <w:lastRenderedPageBreak/>
        <w:t>Goal &amp; Specification</w:t>
      </w:r>
      <w:bookmarkEnd w:id="57"/>
      <w:bookmarkEnd w:id="58"/>
      <w:r w:rsidR="00610785" w:rsidRPr="00610785">
        <w:t xml:space="preserve"> </w:t>
      </w:r>
    </w:p>
    <w:p w14:paraId="0FECB897" w14:textId="658C6654" w:rsidR="00610785" w:rsidRPr="00B66644" w:rsidRDefault="00610785" w:rsidP="00610785">
      <w:pPr>
        <w:pStyle w:val="berschrift2"/>
      </w:pPr>
      <w:bookmarkStart w:id="59" w:name="_Toc110808384"/>
      <w:r>
        <w:t>Artifact</w:t>
      </w:r>
      <w:bookmarkEnd w:id="59"/>
    </w:p>
    <w:p w14:paraId="07723913" w14:textId="12DF60E0" w:rsidR="00610785" w:rsidRDefault="00610785" w:rsidP="00610785">
      <w:r>
        <w:t>The goal of the DSR methodology is the design and creation of an artifact. This particular work sets out to create an automated machine learning pipeline for a RS, the main research focus being the implementation of CD</w:t>
      </w:r>
      <w:r w:rsidR="002E179B">
        <w:t xml:space="preserve"> </w:t>
      </w:r>
      <w:r>
        <w:t>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3139BD96" w:rsidR="00701D7F" w:rsidRDefault="006C09F2" w:rsidP="004E48DC">
      <w:r>
        <w:t>The base requirement</w:t>
      </w:r>
      <w:r w:rsidR="009671F3">
        <w:t xml:space="preserve"> consists of creating a</w:t>
      </w:r>
      <w:r w:rsidR="008918A2">
        <w:t xml:space="preserve"> SotA</w:t>
      </w:r>
      <w:r w:rsidR="009671F3">
        <w:t xml:space="preserve"> RS</w:t>
      </w:r>
      <w:r w:rsidR="002C4D32">
        <w:t xml:space="preserve"> inside a minimal training pipeline</w:t>
      </w:r>
      <w:r w:rsidR="00C8178B">
        <w:t xml:space="preserve">. </w:t>
      </w:r>
      <w:r w:rsidR="004E48DC">
        <w:t>In addition a suitable dataset for this research is selected.</w:t>
      </w:r>
      <w:r w:rsidR="006D1FF8">
        <w:t xml:space="preserve"> </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60" w:name="_Ref109301010"/>
      <w:bookmarkStart w:id="61" w:name="_Ref110272038"/>
      <w:bookmarkStart w:id="62" w:name="_Ref110370763"/>
      <w:bookmarkStart w:id="63" w:name="_Toc110808459"/>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0"/>
      <w:r w:rsidRPr="002F3BBD">
        <w:t xml:space="preserve">: </w:t>
      </w:r>
      <w:r>
        <w:t>Artifact s</w:t>
      </w:r>
      <w:r w:rsidRPr="002F3BBD">
        <w:t>pecification</w:t>
      </w:r>
      <w:r>
        <w:t xml:space="preserve"> table</w:t>
      </w:r>
      <w:bookmarkEnd w:id="61"/>
      <w:bookmarkEnd w:id="62"/>
      <w:bookmarkEnd w:id="63"/>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33CBC758" w14:textId="6D8BBB34"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6635d5ca-f186-4b0f-aeff-c9e0485ac4c6"/>
          <w:id w:val="-1341006622"/>
          <w:placeholder>
            <w:docPart w:val="DefaultPlaceholder_-1854013440"/>
          </w:placeholder>
        </w:sdtPr>
        <w:sdtEndPr/>
        <w:sdtContent>
          <w:r w:rsidR="00FD5BBC">
            <w:fldChar w:fldCharType="begin"/>
          </w:r>
          <w:r w:rsidR="00FD5B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TU0NzI5LWI4YmQtNDI4Yy05ZDA0LTZjMjc4NjlmZDBhYyIsIlJhbmdlTGVuZ3RoIjoxMSwiUmVmZXJlbmNlSWQiOiJmYmMwNDAxYi1hMmQ5LTQwZDItYTViMC01NWE2MDVkZGI4Y2E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kifV19LCJUYWciOiJDaXRhdmlQbGFjZWhvbGRlciM2NjM1ZDVjYS1mMTg2LTRiMGYtYWVmZi1jOWUwNDg1YWM0YzYiLCJUZXh0IjoiKEx1IGV0IGFsLikiLCJXQUlWZXJzaW9uIjoiNi4xMi4wLjAifQ==}</w:instrText>
          </w:r>
          <w:r w:rsidR="00FD5BBC">
            <w:fldChar w:fldCharType="separate"/>
          </w:r>
          <w:r w:rsidR="00FD5BBC">
            <w:t>(Lu et al.)</w:t>
          </w:r>
          <w:r w:rsidR="00FD5BBC">
            <w:fldChar w:fldCharType="end"/>
          </w:r>
        </w:sdtContent>
      </w:sdt>
      <w:r w:rsidR="00B030D3">
        <w:t>: CD</w:t>
      </w:r>
      <w:r w:rsidR="00662EAB">
        <w:t xml:space="preserve"> detection, CD understanding and CD adaptation.</w:t>
      </w:r>
    </w:p>
    <w:p w14:paraId="2F7782E1" w14:textId="52DA1C0E" w:rsidR="00610785" w:rsidRDefault="00610785" w:rsidP="00610785">
      <w:r>
        <w:t xml:space="preserve">Each of these components amount to what </w:t>
      </w:r>
      <w:r w:rsidR="00A97DDF">
        <w:t>is</w:t>
      </w:r>
      <w:r>
        <w:t xml:space="preserve"> define in this paper as CD</w:t>
      </w:r>
      <w:r w:rsidR="002E179B">
        <w:t xml:space="preserve"> </w:t>
      </w:r>
      <w:r>
        <w:t xml:space="preserve">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4" w:name="_Toc110808385"/>
      <w:r>
        <w:t>Procedure</w:t>
      </w:r>
      <w:bookmarkEnd w:id="64"/>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436EE66A" w:rsidR="002A2942" w:rsidRDefault="007262CE" w:rsidP="00610785">
      <w:r>
        <w:lastRenderedPageBreak/>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D1FF8">
        <w:t xml:space="preserve"> SotA</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5F9AEE0D" w:rsidR="001F5DC4" w:rsidRDefault="00610785" w:rsidP="00610785">
      <w:r>
        <w:t>The following phase consists of incorporating CD</w:t>
      </w:r>
      <w:r w:rsidR="002E179B">
        <w:t xml:space="preserve"> </w:t>
      </w:r>
      <w:r>
        <w:t xml:space="preserve">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5" w:name="_Ref105760392"/>
      <w:bookmarkStart w:id="66" w:name="_Ref105760284"/>
      <w:bookmarkStart w:id="67" w:name="_Toc110808430"/>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5"/>
      <w:r>
        <w:t xml:space="preserve">: </w:t>
      </w:r>
      <w:r w:rsidRPr="00894A3E">
        <w:t>procedure of artifact development</w:t>
      </w:r>
      <w:bookmarkEnd w:id="66"/>
      <w:bookmarkEnd w:id="67"/>
    </w:p>
    <w:p w14:paraId="2B802B2C" w14:textId="2E9E82DA" w:rsidR="006C51A9" w:rsidRDefault="00296067" w:rsidP="006C51A9">
      <w:pPr>
        <w:pStyle w:val="berschrift1"/>
      </w:pPr>
      <w:bookmarkStart w:id="68" w:name="_Ref110778020"/>
      <w:bookmarkStart w:id="69" w:name="_Toc110808386"/>
      <w:r>
        <w:lastRenderedPageBreak/>
        <w:t>Design &amp; Development</w:t>
      </w:r>
      <w:bookmarkEnd w:id="68"/>
      <w:bookmarkEnd w:id="69"/>
    </w:p>
    <w:p w14:paraId="1831F784" w14:textId="19C6D1BE" w:rsidR="00A01E93" w:rsidRDefault="00124A75" w:rsidP="00DC5696">
      <w:pPr>
        <w:pStyle w:val="berschrift2"/>
      </w:pPr>
      <w:bookmarkStart w:id="70" w:name="_Toc110808387"/>
      <w:r>
        <w:t>Environment</w:t>
      </w:r>
      <w:bookmarkEnd w:id="70"/>
    </w:p>
    <w:p w14:paraId="59370BBC" w14:textId="3C4F6D65" w:rsidR="00611531" w:rsidRPr="00611531" w:rsidRDefault="00611531" w:rsidP="00611531">
      <w:pPr>
        <w:pStyle w:val="berschrift3"/>
      </w:pPr>
      <w:bookmarkStart w:id="71" w:name="_Toc110808388"/>
      <w:r>
        <w:t>Hardware &amp; Software environment</w:t>
      </w:r>
      <w:bookmarkEnd w:id="71"/>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A840F5C" w:rsidR="00766A0F" w:rsidRDefault="008D4CDA" w:rsidP="008D4CDA">
      <w:pPr>
        <w:pStyle w:val="Beschriftung"/>
      </w:pPr>
      <w:bookmarkStart w:id="72" w:name="_Ref108438766"/>
      <w:bookmarkStart w:id="73" w:name="_Toc110808431"/>
      <w:r>
        <w:t xml:space="preserve">Figure </w:t>
      </w:r>
      <w:r>
        <w:fldChar w:fldCharType="begin"/>
      </w:r>
      <w:r>
        <w:instrText xml:space="preserve"> SEQ Figure \* ARABIC </w:instrText>
      </w:r>
      <w:r>
        <w:fldChar w:fldCharType="separate"/>
      </w:r>
      <w:r w:rsidR="007C5A0D">
        <w:rPr>
          <w:noProof/>
        </w:rPr>
        <w:t>11</w:t>
      </w:r>
      <w:r>
        <w:fldChar w:fldCharType="end"/>
      </w:r>
      <w:bookmarkEnd w:id="72"/>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3"/>
    </w:p>
    <w:p w14:paraId="44F07D14" w14:textId="23DCF872"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438B3372" w14:textId="78403C29" w:rsidR="00B673BA" w:rsidRDefault="007A67D6" w:rsidP="007A67D6">
      <w:r>
        <w:lastRenderedPageBreak/>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4" w:name="_Ref109778138"/>
      <w:bookmarkStart w:id="75" w:name="_Toc110808389"/>
      <w:r>
        <w:t>Tools &amp; Frameworks</w:t>
      </w:r>
      <w:bookmarkEnd w:id="74"/>
      <w:bookmarkEnd w:id="75"/>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6187D19C"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w:t>
      </w:r>
      <w:r w:rsidR="002E179B">
        <w:t xml:space="preserve"> </w:t>
      </w:r>
      <w:r w:rsidR="00B860E8">
        <w:t>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62F503FD"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AzOjA5OjU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3407F15A" w:rsidR="002A2236" w:rsidRPr="00056A8A" w:rsidRDefault="009F7730" w:rsidP="00EC718C">
      <w:r>
        <w:rPr>
          <w:b/>
        </w:rPr>
        <w:lastRenderedPageBreak/>
        <w:t>CD</w:t>
      </w:r>
      <w:r w:rsidR="002E179B">
        <w:rPr>
          <w:b/>
        </w:rPr>
        <w:t xml:space="preserve"> </w:t>
      </w:r>
      <w:r>
        <w:rPr>
          <w:b/>
        </w:rPr>
        <w:t>awareness.</w:t>
      </w:r>
      <w:r w:rsidR="007359F4">
        <w:t xml:space="preserve"> </w:t>
      </w:r>
      <w:r w:rsidR="00C7385E">
        <w:t>For CD</w:t>
      </w:r>
      <w:r w:rsidR="002E179B">
        <w:t xml:space="preserve"> </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F72F929"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109C6C8D"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ond pipeline </w:t>
      </w:r>
      <w:r w:rsidR="00101933">
        <w:t>in the production environment, where the CD</w:t>
      </w:r>
      <w:r w:rsidR="00AF7268">
        <w:t xml:space="preserve"> </w:t>
      </w:r>
      <w:r w:rsidR="00101933">
        <w:t xml:space="preserve">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6" w:name="_Toc110808390"/>
      <w:r>
        <w:lastRenderedPageBreak/>
        <w:t>Work</w:t>
      </w:r>
      <w:r w:rsidR="004F59B9">
        <w:t>ing Directory</w:t>
      </w:r>
      <w:bookmarkEnd w:id="76"/>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6F15DAAB"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w:t>
      </w:r>
      <w:r w:rsidR="002E179B">
        <w:t xml:space="preserve"> </w:t>
      </w:r>
      <w:r w:rsidR="00A53D76">
        <w:t>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7" w:name="_Ref109250996"/>
      <w:bookmarkStart w:id="78" w:name="_Toc110808433"/>
      <w:r>
        <w:t xml:space="preserve">Figure </w:t>
      </w:r>
      <w:r>
        <w:fldChar w:fldCharType="begin"/>
      </w:r>
      <w:r>
        <w:instrText xml:space="preserve"> SEQ Figure \* ARABIC </w:instrText>
      </w:r>
      <w:r>
        <w:fldChar w:fldCharType="separate"/>
      </w:r>
      <w:r w:rsidR="007C5A0D">
        <w:rPr>
          <w:noProof/>
        </w:rPr>
        <w:t>13</w:t>
      </w:r>
      <w:r>
        <w:fldChar w:fldCharType="end"/>
      </w:r>
      <w:bookmarkEnd w:id="77"/>
      <w:r>
        <w:t>: Working directory</w:t>
      </w:r>
      <w:r w:rsidR="0073214B">
        <w:t xml:space="preserve"> and its subdirectories</w:t>
      </w:r>
      <w:bookmarkEnd w:id="78"/>
    </w:p>
    <w:p w14:paraId="4072DA1E" w14:textId="485A4C16" w:rsidR="00020F19" w:rsidRDefault="00020F19" w:rsidP="00DC5696">
      <w:pPr>
        <w:pStyle w:val="berschrift2"/>
      </w:pPr>
      <w:bookmarkStart w:id="79" w:name="_Toc110808391"/>
      <w:r>
        <w:t>Data</w:t>
      </w:r>
      <w:bookmarkEnd w:id="79"/>
    </w:p>
    <w:p w14:paraId="4B25B791" w14:textId="7B4AA710" w:rsidR="003A415D" w:rsidRPr="003A415D" w:rsidRDefault="003A415D" w:rsidP="003A415D">
      <w:pPr>
        <w:pStyle w:val="berschrift3"/>
      </w:pPr>
      <w:bookmarkStart w:id="80" w:name="_Toc110808392"/>
      <w:r>
        <w:t>Dataset Selection</w:t>
      </w:r>
      <w:bookmarkEnd w:id="80"/>
    </w:p>
    <w:p w14:paraId="0E332048" w14:textId="1DDEA4C5"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OFQwMzowOTo1N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lastRenderedPageBreak/>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5CA509A" w:rsidR="00167B1D" w:rsidRDefault="00167B1D" w:rsidP="00167B1D">
      <w:pPr>
        <w:pStyle w:val="Tabellenberschrift"/>
      </w:pPr>
      <w:bookmarkStart w:id="81" w:name="_Ref109082735"/>
      <w:bookmarkStart w:id="82" w:name="_Toc110808460"/>
      <w:r>
        <w:t xml:space="preserve">Table </w:t>
      </w:r>
      <w:r>
        <w:fldChar w:fldCharType="begin"/>
      </w:r>
      <w:r>
        <w:instrText xml:space="preserve"> SEQ Table \* ARABIC </w:instrText>
      </w:r>
      <w:r>
        <w:fldChar w:fldCharType="separate"/>
      </w:r>
      <w:r w:rsidR="006F2F63">
        <w:rPr>
          <w:noProof/>
        </w:rPr>
        <w:t>2</w:t>
      </w:r>
      <w:r>
        <w:fldChar w:fldCharType="end"/>
      </w:r>
      <w:bookmarkEnd w:id="81"/>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2"/>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3" w:name="_Toc110808393"/>
      <w:r>
        <w:t>Dataset</w:t>
      </w:r>
      <w:r w:rsidR="00680400">
        <w:t xml:space="preserve"> Description</w:t>
      </w:r>
      <w:bookmarkEnd w:id="83"/>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4" w:name="_Ref109857216"/>
      <w:bookmarkStart w:id="85" w:name="_Toc110808394"/>
      <w:r>
        <w:lastRenderedPageBreak/>
        <w:t>Data Preparation</w:t>
      </w:r>
      <w:bookmarkEnd w:id="84"/>
      <w:bookmarkEnd w:id="85"/>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1"/>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6" w:name="_Toc110808434"/>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6"/>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55D1504" w:rsidR="007B695E" w:rsidRDefault="00736D29" w:rsidP="002F4670">
      <w:r>
        <w:lastRenderedPageBreak/>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7" w:name="_Ref109301029"/>
      <w:bookmarkStart w:id="88" w:name="_Toc110808461"/>
      <w:r>
        <w:t xml:space="preserve">Table </w:t>
      </w:r>
      <w:r>
        <w:fldChar w:fldCharType="begin"/>
      </w:r>
      <w:r>
        <w:instrText xml:space="preserve"> SEQ Table \* ARABIC </w:instrText>
      </w:r>
      <w:r>
        <w:fldChar w:fldCharType="separate"/>
      </w:r>
      <w:r w:rsidR="006F2F63">
        <w:rPr>
          <w:noProof/>
        </w:rPr>
        <w:t>3</w:t>
      </w:r>
      <w:r>
        <w:fldChar w:fldCharType="end"/>
      </w:r>
      <w:bookmarkEnd w:id="87"/>
      <w:r>
        <w:t>: Age cohorts</w:t>
      </w:r>
      <w:bookmarkEnd w:id="88"/>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89" w:name="_Ref109302731"/>
      <w:bookmarkStart w:id="90" w:name="_Ref109302704"/>
      <w:bookmarkStart w:id="91" w:name="_Toc110808435"/>
      <w:r>
        <w:t xml:space="preserve">Figure </w:t>
      </w:r>
      <w:r>
        <w:fldChar w:fldCharType="begin"/>
      </w:r>
      <w:r>
        <w:instrText xml:space="preserve"> SEQ Figure \* ARABIC </w:instrText>
      </w:r>
      <w:r>
        <w:fldChar w:fldCharType="separate"/>
      </w:r>
      <w:r w:rsidR="007C5A0D">
        <w:rPr>
          <w:noProof/>
        </w:rPr>
        <w:t>16</w:t>
      </w:r>
      <w:r>
        <w:fldChar w:fldCharType="end"/>
      </w:r>
      <w:bookmarkEnd w:id="89"/>
      <w:r>
        <w:t>: Pipeline dataset</w:t>
      </w:r>
      <w:bookmarkEnd w:id="90"/>
      <w:bookmarkEnd w:id="91"/>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2" w:name="_Ref110208133"/>
      <w:bookmarkStart w:id="93" w:name="_Ref110208148"/>
      <w:bookmarkStart w:id="94" w:name="_Toc110808395"/>
      <w:r>
        <w:lastRenderedPageBreak/>
        <w:t>Recommender System</w:t>
      </w:r>
      <w:bookmarkEnd w:id="92"/>
      <w:bookmarkEnd w:id="93"/>
      <w:bookmarkEnd w:id="94"/>
    </w:p>
    <w:p w14:paraId="4C32BDE4" w14:textId="1F5F7DA4" w:rsidR="00F57194" w:rsidRDefault="001247DB" w:rsidP="000E7ACA">
      <w:pPr>
        <w:pStyle w:val="berschrift3"/>
      </w:pPr>
      <w:bookmarkStart w:id="95" w:name="_Toc110808396"/>
      <w:r>
        <w:t>Design</w:t>
      </w:r>
      <w:bookmarkEnd w:id="95"/>
    </w:p>
    <w:p w14:paraId="0C69CBFD" w14:textId="2E3A9D7D"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6" w:name="_Toc110808397"/>
      <w:r>
        <w:t>RankingModel</w:t>
      </w:r>
      <w:bookmarkEnd w:id="96"/>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w:t>
      </w:r>
      <w:r w:rsidR="00BE5508">
        <w:lastRenderedPageBreak/>
        <w:t xml:space="preserve">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7" w:name="_Ref109843331"/>
      <w:bookmarkStart w:id="98" w:name="_Ref109843294"/>
      <w:bookmarkStart w:id="99" w:name="_Toc110808436"/>
      <w:r>
        <w:t xml:space="preserve">Figure </w:t>
      </w:r>
      <w:r>
        <w:fldChar w:fldCharType="begin"/>
      </w:r>
      <w:r>
        <w:instrText xml:space="preserve"> SEQ Figure \* ARABIC </w:instrText>
      </w:r>
      <w:r>
        <w:fldChar w:fldCharType="separate"/>
      </w:r>
      <w:r w:rsidR="007C5A0D">
        <w:rPr>
          <w:noProof/>
        </w:rPr>
        <w:t>17</w:t>
      </w:r>
      <w:r>
        <w:fldChar w:fldCharType="end"/>
      </w:r>
      <w:bookmarkEnd w:id="97"/>
      <w:r>
        <w:t xml:space="preserve">: </w:t>
      </w:r>
      <w:r w:rsidR="00E457BC">
        <w:t>S</w:t>
      </w:r>
      <w:r>
        <w:t>imple embedding example</w:t>
      </w:r>
      <w:r w:rsidR="00B61F57">
        <w:t xml:space="preserve"> </w:t>
      </w:r>
      <w:r w:rsidR="00F603CC">
        <w:t>for feature “occupation”</w:t>
      </w:r>
      <w:bookmarkEnd w:id="98"/>
      <w:bookmarkEnd w:id="99"/>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4"/>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0" w:name="_Ref109857558"/>
      <w:bookmarkStart w:id="101" w:name="_Toc110808437"/>
      <w:r>
        <w:t xml:space="preserve">Figure </w:t>
      </w:r>
      <w:r>
        <w:fldChar w:fldCharType="begin"/>
      </w:r>
      <w:r>
        <w:instrText xml:space="preserve"> SEQ Figure \* ARABIC </w:instrText>
      </w:r>
      <w:r>
        <w:fldChar w:fldCharType="separate"/>
      </w:r>
      <w:r w:rsidR="007C5A0D">
        <w:rPr>
          <w:noProof/>
        </w:rPr>
        <w:t>18</w:t>
      </w:r>
      <w:r>
        <w:fldChar w:fldCharType="end"/>
      </w:r>
      <w:bookmarkEnd w:id="100"/>
      <w:r>
        <w:t xml:space="preserve">: </w:t>
      </w:r>
      <w:r w:rsidR="00E457BC">
        <w:t>D</w:t>
      </w:r>
      <w:r>
        <w:t>eclaration of embedding dimension and vocabularies</w:t>
      </w:r>
      <w:r w:rsidR="00FB6940">
        <w:t xml:space="preserve"> inside RankingModel</w:t>
      </w:r>
      <w:bookmarkEnd w:id="101"/>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w:t>
      </w:r>
      <w:r w:rsidR="00D908A8">
        <w:lastRenderedPageBreak/>
        <w:t xml:space="preserve">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5"/>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2" w:name="_Ref109858885"/>
      <w:bookmarkStart w:id="103" w:name="_Toc110808438"/>
      <w:r>
        <w:t xml:space="preserve">Figure </w:t>
      </w:r>
      <w:r>
        <w:fldChar w:fldCharType="begin"/>
      </w:r>
      <w:r>
        <w:instrText xml:space="preserve"> SEQ Figure \* ARABIC </w:instrText>
      </w:r>
      <w:r>
        <w:fldChar w:fldCharType="separate"/>
      </w:r>
      <w:r w:rsidR="007C5A0D">
        <w:rPr>
          <w:noProof/>
        </w:rPr>
        <w:t>19</w:t>
      </w:r>
      <w:r>
        <w:fldChar w:fldCharType="end"/>
      </w:r>
      <w:bookmarkEnd w:id="102"/>
      <w:r>
        <w:t xml:space="preserve">: </w:t>
      </w:r>
      <w:r w:rsidR="00E457BC">
        <w:t>I</w:t>
      </w:r>
      <w:r>
        <w:t>mplementation of the embedding layer</w:t>
      </w:r>
      <w:bookmarkEnd w:id="103"/>
    </w:p>
    <w:p w14:paraId="78806D42" w14:textId="7DA9226C"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same throughout all training runs. As proposed by</w:t>
      </w:r>
      <w:r w:rsidR="0022192C">
        <w:t xml:space="preserve"> Wang et al.</w:t>
      </w:r>
      <w:r w:rsidR="000C58C7">
        <w:t xml:space="preserve">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2LCJSZWZlcmVuY2VJZCI6IjY4YzVlYTVmLTVmMTMtNDliYi05NTg4LWIxZDNlMGNkYT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94aSIsIkxhc3ROYW1lIjoiV2FuZyIsIlByb3RlY3RlZCI6ZmFsc2UsIlNleCI6MCwiQ3JlYXRlZEJ5IjoiX1NlYmFzdGlhbiBTw6R0emxlciIsIkNyZWF0ZWRPbiI6IjIwMjItMDUtMjVUMTE6MjE6MjAiLCJNb2RpZmllZEJ5IjoiX1NlYmFzdGlhbiBTw6R0emxlciIsIklkIjoiYTgxNWYwNjctNTU2Ny00YTNhLTliODAtNmI1MWRlYTE4YzRjIiwiTW9kaWZpZWRPbiI6IjIwMjItMDUtMjVUMTE6MjE6MjAiLCJQcm9qZWN0Ijp7IiRpZCI6IjUiLCIkdHlwZSI6IlN3aXNzQWNhZGVtaWMuQ2l0YXZpLlByb2plY3QsIFN3aXNzQWNhZGVtaWMuQ2l0YXZpIn19LHsiJGlkIjoiNi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TA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Ex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Tk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jA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yMS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jI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Iz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hUMDM6MDk6NTYiLCJQcm9qZWN0Ijp7IiRyZWYiOiI1In19LCJVc2VOdW1iZXJpbmdUeXBlT2ZQYXJlbnREb2N1bWVudCI6ZmFsc2UsIlllYXJPbmx5Ijp0cnVlfV0sIkZvcm1hdHRlZFRleHQiOnsiJGlkIjoiMjgiLCJDb3VudCI6MSwiVGV4dFVuaXRzIjpbeyIkaWQiOiIyOSIsIkZvbnRTdHlsZSI6eyIkaWQiOiIzMCIsIk5ldXRyYWwiOnRydWV9LCJSZWFkaW5nT3JkZXIiOjEsIlRleHQiOiIoMjAyMSkifV19LCJUYWciOiJDaXRhdmlQbGFjZWhvbGRlciM5YjVmMDlmZS0zNzczLTQzM2YtOWJkNS1hOTFlZjU2NTgxZTkiLCJUZXh0IjoiKDIwMjEpIiwiV0FJVmVyc2lvbiI6IjYuMTIuMC4wIn0=}</w:instrText>
          </w:r>
          <w:r w:rsidR="000C58C7">
            <w:fldChar w:fldCharType="separate"/>
          </w:r>
          <w:r w:rsidR="0022192C">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6"/>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4" w:name="_Ref109863345"/>
      <w:bookmarkStart w:id="105" w:name="_Toc110808439"/>
      <w:r>
        <w:t xml:space="preserve">Figure </w:t>
      </w:r>
      <w:r>
        <w:fldChar w:fldCharType="begin"/>
      </w:r>
      <w:r>
        <w:instrText xml:space="preserve"> SEQ Figure \* ARABIC </w:instrText>
      </w:r>
      <w:r>
        <w:fldChar w:fldCharType="separate"/>
      </w:r>
      <w:r w:rsidR="007C5A0D">
        <w:rPr>
          <w:noProof/>
        </w:rPr>
        <w:t>20</w:t>
      </w:r>
      <w:r>
        <w:fldChar w:fldCharType="end"/>
      </w:r>
      <w:bookmarkEnd w:id="104"/>
      <w:r>
        <w:t xml:space="preserve">: </w:t>
      </w:r>
      <w:r w:rsidR="00E457BC">
        <w:t>I</w:t>
      </w:r>
      <w:r>
        <w:t>mplementation of the DCN</w:t>
      </w:r>
      <w:bookmarkEnd w:id="105"/>
    </w:p>
    <w:p w14:paraId="441A10EA" w14:textId="13E2D516" w:rsidR="00002051" w:rsidRDefault="008133C0" w:rsidP="00002051">
      <w:pPr>
        <w:pStyle w:val="berschrift3"/>
      </w:pPr>
      <w:bookmarkStart w:id="106" w:name="_Toc110808398"/>
      <w:r>
        <w:lastRenderedPageBreak/>
        <w:t>MovieLens</w:t>
      </w:r>
      <w:bookmarkEnd w:id="106"/>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566A9101"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7" w:name="_Ref109868265"/>
      <w:bookmarkStart w:id="108" w:name="_Ref109868245"/>
      <w:bookmarkStart w:id="109" w:name="_Toc110808440"/>
      <w:r>
        <w:t xml:space="preserve">Figure </w:t>
      </w:r>
      <w:r>
        <w:fldChar w:fldCharType="begin"/>
      </w:r>
      <w:r>
        <w:instrText xml:space="preserve"> SEQ Figure \* ARABIC </w:instrText>
      </w:r>
      <w:r>
        <w:fldChar w:fldCharType="separate"/>
      </w:r>
      <w:r w:rsidR="007C5A0D">
        <w:rPr>
          <w:noProof/>
        </w:rPr>
        <w:t>21</w:t>
      </w:r>
      <w:r>
        <w:fldChar w:fldCharType="end"/>
      </w:r>
      <w:bookmarkEnd w:id="107"/>
      <w:r>
        <w:t>: Metrics during model training</w:t>
      </w:r>
      <w:bookmarkEnd w:id="108"/>
      <w:bookmarkEnd w:id="109"/>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0" w:name="_Toc110808399"/>
      <w:r>
        <w:t>Post</w:t>
      </w:r>
      <w:r w:rsidR="00AD6E14">
        <w:t>-Training Actions</w:t>
      </w:r>
      <w:bookmarkEnd w:id="110"/>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6D16B469"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8"/>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1" w:name="_Ref109925369"/>
      <w:bookmarkStart w:id="112" w:name="_Toc110808441"/>
      <w:r>
        <w:t xml:space="preserve">Figure </w:t>
      </w:r>
      <w:r>
        <w:fldChar w:fldCharType="begin"/>
      </w:r>
      <w:r>
        <w:instrText xml:space="preserve"> SEQ Figure \* ARABIC </w:instrText>
      </w:r>
      <w:r>
        <w:fldChar w:fldCharType="separate"/>
      </w:r>
      <w:r w:rsidR="007C5A0D">
        <w:rPr>
          <w:noProof/>
        </w:rPr>
        <w:t>22</w:t>
      </w:r>
      <w:r>
        <w:fldChar w:fldCharType="end"/>
      </w:r>
      <w:bookmarkEnd w:id="111"/>
      <w:r>
        <w:t>: Model architecture visualization</w:t>
      </w:r>
      <w:bookmarkEnd w:id="112"/>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3" w:name="_Ref110204677"/>
      <w:bookmarkStart w:id="114" w:name="_Toc110808442"/>
      <w:r>
        <w:t xml:space="preserve">Figure </w:t>
      </w:r>
      <w:r>
        <w:fldChar w:fldCharType="begin"/>
      </w:r>
      <w:r>
        <w:instrText xml:space="preserve"> SEQ Figure \* ARABIC </w:instrText>
      </w:r>
      <w:r>
        <w:fldChar w:fldCharType="separate"/>
      </w:r>
      <w:r w:rsidR="007C5A0D">
        <w:rPr>
          <w:noProof/>
        </w:rPr>
        <w:t>23</w:t>
      </w:r>
      <w:r>
        <w:fldChar w:fldCharType="end"/>
      </w:r>
      <w:bookmarkEnd w:id="113"/>
      <w:r>
        <w:t>: TensorBoard training and evaluation visualization</w:t>
      </w:r>
      <w:bookmarkEnd w:id="114"/>
    </w:p>
    <w:p w14:paraId="51570202" w14:textId="63B4A9FB" w:rsidR="00A33141" w:rsidRPr="00DD3E6A" w:rsidRDefault="004D1748" w:rsidP="008E5214">
      <w:r>
        <w:t xml:space="preserve"> </w:t>
      </w:r>
    </w:p>
    <w:p w14:paraId="563CC037" w14:textId="15E63F09"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lastRenderedPageBreak/>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5" w:name="_Ref109944071"/>
      <w:bookmarkStart w:id="116" w:name="_Toc110808443"/>
      <w:r>
        <w:t xml:space="preserve">Figure </w:t>
      </w:r>
      <w:r>
        <w:fldChar w:fldCharType="begin"/>
      </w:r>
      <w:r>
        <w:instrText xml:space="preserve"> SEQ Figure \* ARABIC </w:instrText>
      </w:r>
      <w:r>
        <w:fldChar w:fldCharType="separate"/>
      </w:r>
      <w:r w:rsidR="007C5A0D">
        <w:rPr>
          <w:noProof/>
        </w:rPr>
        <w:t>24</w:t>
      </w:r>
      <w:r>
        <w:fldChar w:fldCharType="end"/>
      </w:r>
      <w:bookmarkEnd w:id="115"/>
      <w:r>
        <w:t>: Plot of the learned feature interactions in a cross layer</w:t>
      </w:r>
      <w:bookmarkEnd w:id="116"/>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17" w:name="_Hlk109944616"/>
      <m:oMath>
        <m:r>
          <w:rPr>
            <w:rFonts w:ascii="Cambria Math" w:hAnsi="Cambria Math"/>
          </w:rPr>
          <m:t>32×32</m:t>
        </m:r>
      </m:oMath>
      <w:bookmarkEnd w:id="117"/>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1"/>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18" w:name="_Ref109941465"/>
      <w:bookmarkStart w:id="119" w:name="_Toc110808444"/>
      <w:r>
        <w:t xml:space="preserve">Figure </w:t>
      </w:r>
      <w:r>
        <w:fldChar w:fldCharType="begin"/>
      </w:r>
      <w:r>
        <w:instrText xml:space="preserve"> SEQ Figure \* ARABIC </w:instrText>
      </w:r>
      <w:r>
        <w:fldChar w:fldCharType="separate"/>
      </w:r>
      <w:r w:rsidR="007C5A0D">
        <w:rPr>
          <w:noProof/>
        </w:rPr>
        <w:t>25</w:t>
      </w:r>
      <w:r>
        <w:fldChar w:fldCharType="end"/>
      </w:r>
      <w:bookmarkEnd w:id="118"/>
      <w:r>
        <w:t xml:space="preserve">: </w:t>
      </w:r>
      <w:r w:rsidR="00A479FC">
        <w:t>Console output</w:t>
      </w:r>
      <w:r>
        <w:t xml:space="preserve"> of cross layer after training</w:t>
      </w:r>
      <w:bookmarkEnd w:id="119"/>
    </w:p>
    <w:p w14:paraId="07431526" w14:textId="5495E598" w:rsidR="00DC5696" w:rsidRDefault="00DC5696" w:rsidP="00DC5696">
      <w:pPr>
        <w:pStyle w:val="berschrift2"/>
      </w:pPr>
      <w:bookmarkStart w:id="120" w:name="_Toc110808400"/>
      <w:r>
        <w:lastRenderedPageBreak/>
        <w:t>Concept Drift Awareness</w:t>
      </w:r>
      <w:bookmarkEnd w:id="120"/>
    </w:p>
    <w:p w14:paraId="1595DC7A" w14:textId="58CE5404" w:rsidR="00A479FC" w:rsidRDefault="00256D60" w:rsidP="00256D60">
      <w:pPr>
        <w:pStyle w:val="berschrift3"/>
      </w:pPr>
      <w:bookmarkStart w:id="121" w:name="_Ref110208521"/>
      <w:bookmarkStart w:id="122" w:name="_Toc110808401"/>
      <w:r>
        <w:t>Design</w:t>
      </w:r>
      <w:bookmarkEnd w:id="121"/>
      <w:bookmarkEnd w:id="122"/>
    </w:p>
    <w:p w14:paraId="79F8873B" w14:textId="6377A944"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w:t>
      </w:r>
      <w:r w:rsidR="002E179B">
        <w:t xml:space="preserve"> </w:t>
      </w:r>
      <w:r w:rsidR="001C6EDF">
        <w:t>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3" w:name="_Toc110808402"/>
      <w:r>
        <w:t>Prediction Service</w:t>
      </w:r>
      <w:bookmarkEnd w:id="123"/>
    </w:p>
    <w:p w14:paraId="6002FFFC" w14:textId="3A843CD5"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4" w:name="_Ref110015339"/>
      <w:bookmarkStart w:id="125" w:name="_Toc110808445"/>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4"/>
      <w:bookmarkEnd w:id="125"/>
    </w:p>
    <w:p w14:paraId="34F58C16" w14:textId="5283436A" w:rsidR="00F22FCB" w:rsidRDefault="00F22FCB" w:rsidP="00F22FCB">
      <w:pPr>
        <w:pStyle w:val="berschrift3"/>
      </w:pPr>
      <w:bookmarkStart w:id="126" w:name="_Toc110808403"/>
      <w:r>
        <w:lastRenderedPageBreak/>
        <w:t>Monitoring</w:t>
      </w:r>
      <w:bookmarkEnd w:id="126"/>
    </w:p>
    <w:p w14:paraId="10BE1419" w14:textId="3EE20B3E"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088EA772"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holds the CD</w:t>
      </w:r>
      <w:r w:rsidR="002E179B">
        <w:t xml:space="preserve"> </w:t>
      </w:r>
      <w:r w:rsidR="008A7D11">
        <w:t xml:space="preserve">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3"/>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7" w:name="_Ref110029040"/>
      <w:bookmarkStart w:id="128" w:name="_Ref110029022"/>
      <w:bookmarkStart w:id="129" w:name="_Toc110808446"/>
      <w:r>
        <w:t xml:space="preserve">Figure </w:t>
      </w:r>
      <w:r>
        <w:fldChar w:fldCharType="begin"/>
      </w:r>
      <w:r>
        <w:instrText xml:space="preserve"> SEQ Figure \* ARABIC </w:instrText>
      </w:r>
      <w:r>
        <w:fldChar w:fldCharType="separate"/>
      </w:r>
      <w:r w:rsidR="007C5A0D">
        <w:rPr>
          <w:noProof/>
        </w:rPr>
        <w:t>27</w:t>
      </w:r>
      <w:r>
        <w:fldChar w:fldCharType="end"/>
      </w:r>
      <w:bookmarkEnd w:id="127"/>
      <w:r>
        <w:t>: RMSE values of the production data grouped by year</w:t>
      </w:r>
      <w:bookmarkEnd w:id="128"/>
      <w:r w:rsidR="004F5335">
        <w:t xml:space="preserve"> (rmse_df)</w:t>
      </w:r>
      <w:bookmarkEnd w:id="129"/>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w:t>
      </w:r>
      <w:r w:rsidR="00461DCE">
        <w:rPr>
          <w:rFonts w:cs="Arial"/>
        </w:rPr>
        <w:lastRenderedPageBreak/>
        <w:t xml:space="preserve">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0" w:name="_Ref110031281"/>
      <w:bookmarkStart w:id="131" w:name="_Toc110808447"/>
      <w:r>
        <w:t xml:space="preserve">Figure </w:t>
      </w:r>
      <w:r>
        <w:fldChar w:fldCharType="begin"/>
      </w:r>
      <w:r>
        <w:instrText xml:space="preserve"> SEQ Figure \* ARABIC </w:instrText>
      </w:r>
      <w:r>
        <w:fldChar w:fldCharType="separate"/>
      </w:r>
      <w:r w:rsidR="007C5A0D">
        <w:rPr>
          <w:noProof/>
        </w:rPr>
        <w:t>28</w:t>
      </w:r>
      <w:r>
        <w:fldChar w:fldCharType="end"/>
      </w:r>
      <w:bookmarkEnd w:id="130"/>
      <w:r>
        <w:t>: cd_detector</w:t>
      </w:r>
      <w:bookmarkEnd w:id="131"/>
    </w:p>
    <w:p w14:paraId="20E3F2D9" w14:textId="5B92E11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2" w:name="_Ref110032958"/>
      <w:bookmarkStart w:id="133" w:name="_Ref110361634"/>
      <w:bookmarkStart w:id="134" w:name="_Toc110808448"/>
      <w:r>
        <w:t xml:space="preserve">Figure </w:t>
      </w:r>
      <w:r>
        <w:fldChar w:fldCharType="begin"/>
      </w:r>
      <w:r>
        <w:instrText xml:space="preserve"> SEQ Figure \* ARABIC </w:instrText>
      </w:r>
      <w:r>
        <w:fldChar w:fldCharType="separate"/>
      </w:r>
      <w:r w:rsidR="007C5A0D">
        <w:rPr>
          <w:noProof/>
        </w:rPr>
        <w:t>29</w:t>
      </w:r>
      <w:r>
        <w:fldChar w:fldCharType="end"/>
      </w:r>
      <w:bookmarkEnd w:id="132"/>
      <w:r>
        <w:t>: CD detection result</w:t>
      </w:r>
      <w:bookmarkEnd w:id="133"/>
      <w:bookmarkEnd w:id="134"/>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lastRenderedPageBreak/>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5" w:name="_Ref110034506"/>
      <w:bookmarkStart w:id="136" w:name="_Toc110808449"/>
      <w:r>
        <w:t xml:space="preserve">Figure </w:t>
      </w:r>
      <w:r>
        <w:fldChar w:fldCharType="begin"/>
      </w:r>
      <w:r>
        <w:instrText xml:space="preserve"> SEQ Figure \* ARABIC </w:instrText>
      </w:r>
      <w:r>
        <w:fldChar w:fldCharType="separate"/>
      </w:r>
      <w:r w:rsidR="007C5A0D">
        <w:rPr>
          <w:noProof/>
        </w:rPr>
        <w:t>30</w:t>
      </w:r>
      <w:r>
        <w:fldChar w:fldCharType="end"/>
      </w:r>
      <w:bookmarkEnd w:id="135"/>
      <w:r>
        <w:t>: Graph of CD trend</w:t>
      </w:r>
      <w:bookmarkEnd w:id="136"/>
    </w:p>
    <w:p w14:paraId="0D8F5481" w14:textId="352DFDAC"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7" w:name="_Toc110808404"/>
      <w:r>
        <w:t>Pipeline</w:t>
      </w:r>
      <w:bookmarkEnd w:id="137"/>
    </w:p>
    <w:p w14:paraId="58C74770" w14:textId="7F948674" w:rsidR="00F9071D" w:rsidRDefault="00072A3E" w:rsidP="00072A3E">
      <w:pPr>
        <w:pStyle w:val="berschrift3"/>
      </w:pPr>
      <w:bookmarkStart w:id="138" w:name="_Toc110808405"/>
      <w:r>
        <w:t>Design</w:t>
      </w:r>
      <w:bookmarkEnd w:id="138"/>
    </w:p>
    <w:p w14:paraId="561E1EFD" w14:textId="7E7D602B"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0AF430F9"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w:t>
      </w:r>
      <w:r w:rsidR="00644E80">
        <w:lastRenderedPageBreak/>
        <w:t xml:space="preserve">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39" w:name="_Ref110505776"/>
      <w:bookmarkStart w:id="140" w:name="_Ref110116871"/>
      <w:bookmarkStart w:id="141" w:name="_Toc110808450"/>
      <w:r>
        <w:t xml:space="preserve">Figure </w:t>
      </w:r>
      <w:r>
        <w:fldChar w:fldCharType="begin"/>
      </w:r>
      <w:r>
        <w:instrText xml:space="preserve"> SEQ Figure \* ARABIC </w:instrText>
      </w:r>
      <w:r>
        <w:fldChar w:fldCharType="separate"/>
      </w:r>
      <w:r w:rsidR="007C5A0D">
        <w:rPr>
          <w:noProof/>
        </w:rPr>
        <w:t>31</w:t>
      </w:r>
      <w:r>
        <w:fldChar w:fldCharType="end"/>
      </w:r>
      <w:bookmarkEnd w:id="139"/>
      <w:r>
        <w:t>: Outline of implemented MLOps pipeline</w:t>
      </w:r>
      <w:bookmarkEnd w:id="140"/>
      <w:bookmarkEnd w:id="141"/>
    </w:p>
    <w:p w14:paraId="00AD252E" w14:textId="6F09C7FF" w:rsidR="002773DF" w:rsidRDefault="00804712" w:rsidP="002773DF">
      <w:pPr>
        <w:pStyle w:val="berschrift3"/>
      </w:pPr>
      <w:bookmarkStart w:id="142" w:name="_Toc110808406"/>
      <w:r>
        <w:t>Training Pipeline</w:t>
      </w:r>
      <w:bookmarkEnd w:id="142"/>
    </w:p>
    <w:p w14:paraId="62D36297" w14:textId="2238903E"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w:t>
      </w:r>
      <w:r w:rsidR="001D058A">
        <w:t>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8"/>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3" w:name="_Ref110193664"/>
      <w:bookmarkStart w:id="144" w:name="_Toc110808451"/>
      <w:r>
        <w:t xml:space="preserve">Figure </w:t>
      </w:r>
      <w:r>
        <w:fldChar w:fldCharType="begin"/>
      </w:r>
      <w:r>
        <w:instrText xml:space="preserve"> SEQ Figure \* ARABIC </w:instrText>
      </w:r>
      <w:r>
        <w:fldChar w:fldCharType="separate"/>
      </w:r>
      <w:r w:rsidR="007C5A0D">
        <w:rPr>
          <w:noProof/>
        </w:rPr>
        <w:t>32</w:t>
      </w:r>
      <w:r>
        <w:fldChar w:fldCharType="end"/>
      </w:r>
      <w:bookmarkEnd w:id="143"/>
      <w:r>
        <w:t>: Folder Structure of TFX componen</w:t>
      </w:r>
      <w:r w:rsidR="00BB3305">
        <w:t>t</w:t>
      </w:r>
      <w:r w:rsidR="004D0C59">
        <w:rPr>
          <w:rStyle w:val="Funotenzeichen"/>
        </w:rPr>
        <w:footnoteReference w:id="14"/>
      </w:r>
      <w:bookmarkEnd w:id="144"/>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2D7281B7"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5" w:name="_Ref110193692"/>
      <w:bookmarkStart w:id="146" w:name="_Toc110808452"/>
      <w:r>
        <w:t xml:space="preserve">Figure </w:t>
      </w:r>
      <w:r>
        <w:fldChar w:fldCharType="begin"/>
      </w:r>
      <w:r>
        <w:instrText xml:space="preserve"> SEQ Figure \* ARABIC </w:instrText>
      </w:r>
      <w:r>
        <w:fldChar w:fldCharType="separate"/>
      </w:r>
      <w:r w:rsidR="007C5A0D">
        <w:rPr>
          <w:noProof/>
        </w:rPr>
        <w:t>33</w:t>
      </w:r>
      <w:r>
        <w:fldChar w:fldCharType="end"/>
      </w:r>
      <w:bookmarkEnd w:id="145"/>
      <w:r>
        <w:t>: Outputs of StatisticsGen, SchemaGen &amp; ExampleValidator</w:t>
      </w:r>
      <w:bookmarkEnd w:id="146"/>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7" w:name="_Ref110212035"/>
      <w:bookmarkStart w:id="148" w:name="_Toc110808453"/>
      <w:r>
        <w:t xml:space="preserve">Figure </w:t>
      </w:r>
      <w:r>
        <w:fldChar w:fldCharType="begin"/>
      </w:r>
      <w:r>
        <w:instrText xml:space="preserve"> SEQ Figure \* ARABIC </w:instrText>
      </w:r>
      <w:r>
        <w:fldChar w:fldCharType="separate"/>
      </w:r>
      <w:r w:rsidR="007C5A0D">
        <w:rPr>
          <w:noProof/>
        </w:rPr>
        <w:t>34</w:t>
      </w:r>
      <w:r>
        <w:fldChar w:fldCharType="end"/>
      </w:r>
      <w:bookmarkEnd w:id="147"/>
      <w:r>
        <w:t>: Table in ML Metadata</w:t>
      </w:r>
      <w:bookmarkEnd w:id="148"/>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lastRenderedPageBreak/>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49" w:name="_Ref110468011"/>
      <w:bookmarkStart w:id="150" w:name="_Toc110808454"/>
      <w:r>
        <w:t xml:space="preserve">Figure </w:t>
      </w:r>
      <w:r>
        <w:fldChar w:fldCharType="begin"/>
      </w:r>
      <w:r>
        <w:instrText xml:space="preserve"> SEQ Figure \* ARABIC </w:instrText>
      </w:r>
      <w:r>
        <w:fldChar w:fldCharType="separate"/>
      </w:r>
      <w:r w:rsidR="007C5A0D">
        <w:rPr>
          <w:noProof/>
        </w:rPr>
        <w:t>35</w:t>
      </w:r>
      <w:r>
        <w:fldChar w:fldCharType="end"/>
      </w:r>
      <w:bookmarkEnd w:id="149"/>
      <w:r>
        <w:t>: TFX DAG inside Airflow</w:t>
      </w:r>
      <w:bookmarkEnd w:id="150"/>
    </w:p>
    <w:p w14:paraId="1ED21A3A" w14:textId="7A7DD7E6" w:rsidR="002773DF" w:rsidRDefault="006053C2" w:rsidP="006F7FE4">
      <w:pPr>
        <w:pStyle w:val="berschrift3"/>
      </w:pPr>
      <w:bookmarkStart w:id="151" w:name="_Toc110808407"/>
      <w:r>
        <w:t>CD Evaluation P</w:t>
      </w:r>
      <w:r w:rsidR="00804712">
        <w:t>ipeline</w:t>
      </w:r>
      <w:bookmarkEnd w:id="151"/>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2" w:name="_Ref110470819"/>
      <w:bookmarkStart w:id="153" w:name="_Toc110808455"/>
      <w:r>
        <w:t xml:space="preserve">Figure </w:t>
      </w:r>
      <w:r>
        <w:fldChar w:fldCharType="begin"/>
      </w:r>
      <w:r>
        <w:instrText xml:space="preserve"> SEQ Figure \* ARABIC </w:instrText>
      </w:r>
      <w:r>
        <w:fldChar w:fldCharType="separate"/>
      </w:r>
      <w:r w:rsidR="007C5A0D">
        <w:rPr>
          <w:noProof/>
        </w:rPr>
        <w:t>36</w:t>
      </w:r>
      <w:r>
        <w:fldChar w:fldCharType="end"/>
      </w:r>
      <w:bookmarkEnd w:id="152"/>
      <w:r>
        <w:t>: CD evaluation inside Airflow</w:t>
      </w:r>
      <w:bookmarkEnd w:id="153"/>
    </w:p>
    <w:p w14:paraId="68F8BE52" w14:textId="3B042DA5" w:rsidR="006F7FE4" w:rsidRDefault="001A1425" w:rsidP="006F7FE4">
      <w:pPr>
        <w:pStyle w:val="berschrift3"/>
      </w:pPr>
      <w:bookmarkStart w:id="154" w:name="_Toc110808408"/>
      <w:r>
        <w:t xml:space="preserve">MLOps </w:t>
      </w:r>
      <w:r w:rsidR="006053C2">
        <w:t>P</w:t>
      </w:r>
      <w:r w:rsidR="006F7FE4">
        <w:t>ipeline</w:t>
      </w:r>
      <w:bookmarkEnd w:id="154"/>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0256C07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fldChar w:fldCharType="begin"/>
      </w:r>
      <w:r w:rsidR="009C564D">
        <w:instrText xml:space="preserve"> REF _Ref110530671 \h </w:instrText>
      </w:r>
      <w:r w:rsidR="009C564D">
        <w:fldChar w:fldCharType="separate"/>
      </w:r>
      <w:r w:rsidR="009C564D">
        <w:t xml:space="preserve">Figure </w:t>
      </w:r>
      <w:r w:rsidR="009C564D">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lastRenderedPageBreak/>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5" w:name="_Ref110530671"/>
      <w:bookmarkStart w:id="156" w:name="_Toc110808456"/>
      <w:r>
        <w:t xml:space="preserve">Figure </w:t>
      </w:r>
      <w:r>
        <w:fldChar w:fldCharType="begin"/>
      </w:r>
      <w:r>
        <w:instrText xml:space="preserve"> SEQ Figure \* ARABIC </w:instrText>
      </w:r>
      <w:r>
        <w:fldChar w:fldCharType="separate"/>
      </w:r>
      <w:r w:rsidR="007C5A0D">
        <w:rPr>
          <w:noProof/>
        </w:rPr>
        <w:t>37</w:t>
      </w:r>
      <w:r>
        <w:fldChar w:fldCharType="end"/>
      </w:r>
      <w:bookmarkEnd w:id="155"/>
      <w:r>
        <w:t xml:space="preserve">: </w:t>
      </w:r>
      <w:r w:rsidRPr="00F12263">
        <w:t>MLOps pipeline inside Airflow</w:t>
      </w:r>
      <w:bookmarkEnd w:id="156"/>
    </w:p>
    <w:p w14:paraId="7D0D4C9B" w14:textId="6041CBAE" w:rsidR="00296067" w:rsidRDefault="00296067" w:rsidP="00296067">
      <w:pPr>
        <w:pStyle w:val="berschrift1"/>
      </w:pPr>
      <w:bookmarkStart w:id="157" w:name="_Ref110778106"/>
      <w:bookmarkStart w:id="158" w:name="_Toc110808409"/>
      <w:r>
        <w:lastRenderedPageBreak/>
        <w:t>Evaluation</w:t>
      </w:r>
      <w:bookmarkEnd w:id="157"/>
      <w:bookmarkEnd w:id="158"/>
    </w:p>
    <w:p w14:paraId="572FB9B0" w14:textId="55FF5A87" w:rsidR="008A5CDC" w:rsidRDefault="0032577A" w:rsidP="0032577A">
      <w:pPr>
        <w:pStyle w:val="berschrift2"/>
      </w:pPr>
      <w:bookmarkStart w:id="159" w:name="_Toc110808410"/>
      <w:r>
        <w:t>Recommender System</w:t>
      </w:r>
      <w:bookmarkEnd w:id="159"/>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213986CE"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EndPr/>
        <w:sdtContent>
          <w:r w:rsidR="00941CC2">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DM6MDk6N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w:t>
      </w:r>
      <w:r w:rsidR="008F52D0">
        <w:lastRenderedPageBreak/>
        <w:t>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F7B0E10"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0" w:name="_Ref110289432"/>
      <w:bookmarkStart w:id="161" w:name="_Toc110808457"/>
      <w:r>
        <w:t xml:space="preserve">Figure </w:t>
      </w:r>
      <w:r>
        <w:fldChar w:fldCharType="begin"/>
      </w:r>
      <w:r>
        <w:instrText xml:space="preserve"> SEQ Figure \* ARABIC </w:instrText>
      </w:r>
      <w:r>
        <w:fldChar w:fldCharType="separate"/>
      </w:r>
      <w:r w:rsidR="007C5A0D">
        <w:rPr>
          <w:noProof/>
        </w:rPr>
        <w:t>38</w:t>
      </w:r>
      <w:r>
        <w:fldChar w:fldCharType="end"/>
      </w:r>
      <w:bookmarkEnd w:id="160"/>
      <w:r>
        <w:t>: Learned cross-feature interactions for 10 and 200 epochs</w:t>
      </w:r>
      <w:bookmarkEnd w:id="161"/>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2" w:name="_Ref110291067"/>
      <w:bookmarkStart w:id="163" w:name="_Toc110808458"/>
      <w:r>
        <w:t xml:space="preserve">Figure </w:t>
      </w:r>
      <w:r>
        <w:fldChar w:fldCharType="begin"/>
      </w:r>
      <w:r>
        <w:instrText xml:space="preserve"> SEQ Figure \* ARABIC </w:instrText>
      </w:r>
      <w:r>
        <w:fldChar w:fldCharType="separate"/>
      </w:r>
      <w:r w:rsidR="007C5A0D">
        <w:rPr>
          <w:noProof/>
        </w:rPr>
        <w:t>39</w:t>
      </w:r>
      <w:r>
        <w:fldChar w:fldCharType="end"/>
      </w:r>
      <w:bookmarkEnd w:id="162"/>
      <w:r>
        <w:t>: PTA dashboard concept</w:t>
      </w:r>
      <w:bookmarkEnd w:id="163"/>
    </w:p>
    <w:p w14:paraId="1DF14D61" w14:textId="654A3E9D" w:rsidR="0032577A" w:rsidRDefault="001F6EF5" w:rsidP="0032577A">
      <w:pPr>
        <w:pStyle w:val="berschrift2"/>
      </w:pPr>
      <w:bookmarkStart w:id="164" w:name="_Toc110808411"/>
      <w:r>
        <w:t>Concept Drift</w:t>
      </w:r>
      <w:r w:rsidR="00B66D21">
        <w:t xml:space="preserve"> Awareness</w:t>
      </w:r>
      <w:bookmarkEnd w:id="164"/>
    </w:p>
    <w:p w14:paraId="3F33D8AC" w14:textId="20B3F26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ed from</w:t>
      </w:r>
      <w:r w:rsidR="00E20381">
        <w:t xml:space="preserve"> Lu et al.</w:t>
      </w:r>
      <w:r w:rsidR="00D20F21">
        <w:t xml:space="preserve">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E203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DA5ZmM1OTAtODYzOS00MGZjLWE2NjQtNmE3ZjgyYmZiMjUyIiwiVGV4dCI6IigyMDE4KSIsIldBSVZlcnNpb24iOiI2LjEyLjAuMCJ9}</w:instrText>
          </w:r>
          <w:r w:rsidR="004C0AA0">
            <w:fldChar w:fldCharType="separate"/>
          </w:r>
          <w:r w:rsidR="00E20381">
            <w:t>(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AD5E05"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1F591389" w:rsidR="006F19CE" w:rsidRDefault="006A09D6" w:rsidP="00185F52">
      <w:r>
        <w:t xml:space="preserve">CD understanding </w:t>
      </w:r>
      <w:r w:rsidR="008A3889">
        <w:t>is covered by two implementations within the CD</w:t>
      </w:r>
      <w:r w:rsidR="002E179B">
        <w:t xml:space="preserve"> </w:t>
      </w:r>
      <w:r w:rsidR="008A3889">
        <w:t xml:space="preserve">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w:t>
      </w:r>
      <w:r w:rsidR="006E2B93">
        <w:lastRenderedPageBreak/>
        <w:t>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5" w:name="_Toc110808412"/>
      <w:r>
        <w:t>Pipeline</w:t>
      </w:r>
      <w:bookmarkEnd w:id="165"/>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w:t>
      </w:r>
      <w:r w:rsidR="00BD41DE">
        <w:lastRenderedPageBreak/>
        <w:t xml:space="preserve">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6" w:name="_Ref110549280"/>
      <w:bookmarkStart w:id="167" w:name="_Ref110549274"/>
      <w:bookmarkStart w:id="168" w:name="_Toc110808462"/>
      <w:r>
        <w:t xml:space="preserve">Table </w:t>
      </w:r>
      <w:r>
        <w:fldChar w:fldCharType="begin"/>
      </w:r>
      <w:r>
        <w:instrText xml:space="preserve"> SEQ Table \* ARABIC </w:instrText>
      </w:r>
      <w:r>
        <w:fldChar w:fldCharType="separate"/>
      </w:r>
      <w:r>
        <w:rPr>
          <w:noProof/>
        </w:rPr>
        <w:t>4</w:t>
      </w:r>
      <w:r>
        <w:fldChar w:fldCharType="end"/>
      </w:r>
      <w:bookmarkEnd w:id="166"/>
      <w:r>
        <w:t>: Results of the system test</w:t>
      </w:r>
      <w:bookmarkEnd w:id="167"/>
      <w:bookmarkEnd w:id="168"/>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w:t>
      </w:r>
      <w:r w:rsidR="00FF45FB">
        <w:lastRenderedPageBreak/>
        <w:t>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A97BD6A"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 xml:space="preserve">ity model. The central practice of this level is continu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w:t>
      </w:r>
      <w:r w:rsidR="00D575B7">
        <w:t xml:space="preserve"> compartmentalization</w:t>
      </w:r>
      <w:r w:rsidR="00E503A0">
        <w:t xml:space="preserve">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69" w:name="_Ref110778110"/>
      <w:bookmarkStart w:id="170" w:name="_Toc110808413"/>
      <w:r>
        <w:lastRenderedPageBreak/>
        <w:t>Conclusion</w:t>
      </w:r>
      <w:bookmarkEnd w:id="169"/>
      <w:bookmarkEnd w:id="170"/>
    </w:p>
    <w:p w14:paraId="592B53F5" w14:textId="30997D49"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w:t>
      </w:r>
      <w:r w:rsidR="00E87F6C">
        <w:t>process from the production process</w:t>
      </w:r>
      <w:r w:rsidR="00B752EA">
        <w:t>.</w:t>
      </w:r>
      <w:r w:rsidR="00E87F6C">
        <w:t xml:space="preserve"> </w:t>
      </w:r>
      <w:r w:rsidR="003B3931">
        <w:t xml:space="preserve">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 xml:space="preserve">is therefore delegated to the pipeline </w:t>
      </w:r>
      <w:r w:rsidR="001F3B64">
        <w:t>and</w:t>
      </w:r>
      <w:r w:rsidR="0006087A">
        <w:t xml:space="preserve"> doesn’t require any further attention</w:t>
      </w:r>
      <w:r w:rsidR="00344C88">
        <w:t xml:space="preserve">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30576126" w:rsidR="0078414F" w:rsidRDefault="00812BDB" w:rsidP="00A726BB">
      <w:r>
        <w:t>I</w:t>
      </w:r>
      <w:r w:rsidR="00EA623F">
        <w:t>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2B27C963" w14:textId="77777777" w:rsidR="00F66934"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w:t>
      </w:r>
    </w:p>
    <w:p w14:paraId="5C2181DF" w14:textId="3372C6EE" w:rsidR="003B5449" w:rsidRDefault="0020241D" w:rsidP="00056589">
      <w:r>
        <w:t>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6A19B5">
        <w:t xml:space="preserve"> This would make the </w:t>
      </w:r>
      <w:r w:rsidR="00D92CFD">
        <w:t>artifact fully autonomous.</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w:t>
      </w:r>
      <w:r w:rsidR="001E7837">
        <w:t xml:space="preserve">the </w:t>
      </w:r>
      <w:r w:rsidR="00886806">
        <w:t>components for</w:t>
      </w:r>
      <w:r w:rsidR="004A12C1">
        <w:t xml:space="preserve"> </w:t>
      </w:r>
      <w:r w:rsidR="00835118">
        <w:t>model quality checks should be</w:t>
      </w:r>
      <w:r w:rsidR="00FE57BE">
        <w:t xml:space="preserve"> added</w:t>
      </w:r>
      <w:r w:rsidR="0019280D">
        <w:t>.</w:t>
      </w:r>
    </w:p>
    <w:p w14:paraId="21E2F658" w14:textId="53677853" w:rsidR="00056589" w:rsidRDefault="00056589" w:rsidP="00A726BB">
      <w:r>
        <w:t xml:space="preserve">In retrospective, the pipeline evaluation approach used in this research is deemed suboptimal and should be revised in future work. It serves as a demonstration </w:t>
      </w:r>
      <w:r w:rsidR="00C03FEE">
        <w:t>of</w:t>
      </w:r>
      <w:r w:rsidR="00420DE8">
        <w:t xml:space="preserve"> the</w:t>
      </w:r>
      <w:r w:rsidR="00C03FEE">
        <w:t xml:space="preserve"> </w:t>
      </w:r>
      <w:r>
        <w:t>capabilities of the pipeline, but in doing so it violates established ML conventions in order to simulate a CD scenario. These</w:t>
      </w:r>
      <w:r w:rsidR="00874E34">
        <w:t xml:space="preserve"> violations</w:t>
      </w:r>
      <w:r>
        <w:t xml:space="preserve"> are the use of training data in the test </w:t>
      </w:r>
      <w:r>
        <w:lastRenderedPageBreak/>
        <w:t>environment, as well as the intentional overfit of the RS. A more elegant solution would have been to use a dedicated CD dataset or generate artificial CD examples from the MovieLens dataset.</w:t>
      </w:r>
    </w:p>
    <w:p w14:paraId="5236F2B1" w14:textId="30A990B5" w:rsidR="0091617C" w:rsidRDefault="00E32381" w:rsidP="0091617C">
      <w:r>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trans</w:t>
      </w:r>
      <w:r w:rsidR="005009A5">
        <w:t>ition</w:t>
      </w:r>
      <w:r w:rsidR="006917C0">
        <w:t xml:space="preserve">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w:t>
      </w:r>
      <w:r w:rsidR="00E5647B">
        <w:t xml:space="preserve"> artifact</w:t>
      </w:r>
      <w:r w:rsidR="00AC479F">
        <w:t>.</w:t>
      </w:r>
      <w:r w:rsidR="00314B76">
        <w:t xml:space="preserve"> Future research </w:t>
      </w:r>
      <w:r w:rsidR="00D056BE">
        <w:t xml:space="preserve">could consist of outlining </w:t>
      </w:r>
      <w:r w:rsidR="00680256">
        <w:t xml:space="preserve">a process </w:t>
      </w:r>
      <w:r w:rsidR="001A7844">
        <w:t>to migrate</w:t>
      </w:r>
      <w:r w:rsidR="0048145F">
        <w:t xml:space="preserve"> the </w:t>
      </w:r>
      <w:r w:rsidR="001A7844">
        <w:t>current</w:t>
      </w:r>
      <w:r w:rsidR="00DA6C72">
        <w:t xml:space="preserve"> pipeline</w:t>
      </w:r>
      <w:r w:rsidR="001A7844">
        <w:t xml:space="preserve"> to level 2 maturity.</w:t>
      </w:r>
    </w:p>
    <w:p w14:paraId="719CEFA8" w14:textId="41ACEA3F"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1" w:name="_Toc110808414"/>
      <w:r>
        <w:lastRenderedPageBreak/>
        <w:t>Appendix</w:t>
      </w:r>
      <w:r w:rsidR="00C34D77">
        <w:t>:</w:t>
      </w:r>
      <w:bookmarkEnd w:id="171"/>
    </w:p>
    <w:p w14:paraId="4AEB0C12" w14:textId="515EA2E9" w:rsidR="00284FA6" w:rsidRDefault="00284FA6">
      <w:pPr>
        <w:pStyle w:val="berschrift2"/>
        <w:numPr>
          <w:ilvl w:val="0"/>
          <w:numId w:val="0"/>
        </w:numPr>
      </w:pPr>
      <w:bookmarkStart w:id="172" w:name="_Toc110808415"/>
      <w:r w:rsidRPr="00721A18">
        <w:t xml:space="preserve">A.1 </w:t>
      </w:r>
      <w:r w:rsidR="00BF40F4">
        <w:t>Figures</w:t>
      </w:r>
      <w:bookmarkEnd w:id="172"/>
    </w:p>
    <w:p w14:paraId="66263427" w14:textId="1E9F826E" w:rsidR="00EB04DF" w:rsidRDefault="001C7D3B" w:rsidP="00EB04DF">
      <w:pPr>
        <w:keepNext/>
      </w:pPr>
      <w:r>
        <w:rPr>
          <w:noProof/>
        </w:rPr>
        <w:drawing>
          <wp:inline distT="0" distB="0" distL="0" distR="0" wp14:anchorId="5B2CE4CC" wp14:editId="6FCE2B0F">
            <wp:extent cx="5399405" cy="2711450"/>
            <wp:effectExtent l="0" t="0" r="0" b="0"/>
            <wp:docPr id="19" name="Grafik 19"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isch enthält.&#10;&#10;Automatisch generierte Beschreibu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9405" cy="2711450"/>
                    </a:xfrm>
                    <a:prstGeom prst="rect">
                      <a:avLst/>
                    </a:prstGeom>
                    <a:noFill/>
                    <a:ln>
                      <a:noFill/>
                    </a:ln>
                  </pic:spPr>
                </pic:pic>
              </a:graphicData>
            </a:graphic>
          </wp:inline>
        </w:drawing>
      </w:r>
    </w:p>
    <w:p w14:paraId="1581B78C" w14:textId="5D12E75C" w:rsidR="00913D5B" w:rsidRPr="00913D5B" w:rsidRDefault="00913D5B" w:rsidP="00913D5B">
      <w:r w:rsidRPr="00913D5B">
        <w:rPr>
          <w:noProof/>
        </w:rPr>
        <w:drawing>
          <wp:inline distT="0" distB="0" distL="0" distR="0" wp14:anchorId="3942ACC2" wp14:editId="627DCF94">
            <wp:extent cx="5399405" cy="2701925"/>
            <wp:effectExtent l="0" t="0" r="0" b="317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701925"/>
                    </a:xfrm>
                    <a:prstGeom prst="rect">
                      <a:avLst/>
                    </a:prstGeom>
                  </pic:spPr>
                </pic:pic>
              </a:graphicData>
            </a:graphic>
          </wp:inline>
        </w:drawing>
      </w:r>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3" w:name="_Toc110808416"/>
      <w:r w:rsidRPr="00721A18">
        <w:lastRenderedPageBreak/>
        <w:t xml:space="preserve">A.2 </w:t>
      </w:r>
      <w:r w:rsidR="001601F0">
        <w:t>Source Code</w:t>
      </w:r>
      <w:bookmarkEnd w:id="173"/>
    </w:p>
    <w:p w14:paraId="4AEB0C23" w14:textId="3256EECE" w:rsidR="00284FA6"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9" w:history="1">
        <w:r w:rsidR="003E4893" w:rsidRPr="00AB7603">
          <w:rPr>
            <w:rStyle w:val="Hyperlink"/>
          </w:rPr>
          <w:t>https://github.com/MyPetOctocat/bachelor_2022</w:t>
        </w:r>
      </w:hyperlink>
      <w:r w:rsidR="003E4893">
        <w:t xml:space="preserve"> (commit: ).</w:t>
      </w:r>
    </w:p>
    <w:p w14:paraId="4C14356B" w14:textId="1F10054F" w:rsidR="006302DA" w:rsidRDefault="003750CB" w:rsidP="00FF1A7E">
      <w:pPr>
        <w:pStyle w:val="berschrift3"/>
        <w:numPr>
          <w:ilvl w:val="0"/>
          <w:numId w:val="0"/>
        </w:numPr>
      </w:pPr>
      <w:bookmarkStart w:id="174" w:name="_Toc110808417"/>
      <w:r>
        <w:t>airflow_pipelines</w:t>
      </w:r>
      <w:bookmarkEnd w:id="174"/>
    </w:p>
    <w:p w14:paraId="44A865F7" w14:textId="4790483B" w:rsidR="003750CB" w:rsidRDefault="0068091D" w:rsidP="0068091D">
      <w:pPr>
        <w:pStyle w:val="berschrift4"/>
        <w:numPr>
          <w:ilvl w:val="0"/>
          <w:numId w:val="0"/>
        </w:numPr>
      </w:pPr>
      <w:r>
        <w:t>cd_eval_functions/</w:t>
      </w:r>
      <w:r w:rsidR="0021377F">
        <w:t>cd_detector.py</w:t>
      </w:r>
    </w:p>
    <w:p w14:paraId="1AE9403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Detects CD in the dataset based on threshold parameters</w:t>
      </w:r>
    </w:p>
    <w:p w14:paraId="01525981" w14:textId="77777777" w:rsidR="00A15861" w:rsidRPr="006A014F" w:rsidRDefault="00A15861" w:rsidP="00A15861">
      <w:pPr>
        <w:spacing w:before="0" w:line="240" w:lineRule="auto"/>
        <w:jc w:val="left"/>
        <w:rPr>
          <w:rFonts w:ascii="Courier New" w:hAnsi="Courier New" w:cs="Courier New"/>
          <w:sz w:val="14"/>
          <w:szCs w:val="14"/>
        </w:rPr>
      </w:pPr>
    </w:p>
    <w:p w14:paraId="4F40483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Scans Dataframe for threshold violation</w:t>
      </w:r>
    </w:p>
    <w:p w14:paraId="701F08BF"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ion(rmse_df, threshold):</w:t>
      </w:r>
    </w:p>
    <w:p w14:paraId="719F777A"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for index, elem in rmse_df.iterrows():</w:t>
      </w:r>
    </w:p>
    <w:p w14:paraId="0DB7795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if (elem &gt; threshold).all():</w:t>
      </w:r>
    </w:p>
    <w:p w14:paraId="52B68F04"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False, index  # If CD detected return Bool + Date window of detection</w:t>
      </w:r>
    </w:p>
    <w:p w14:paraId="40995DD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True, None  # If no CD detection found, return Bool and None as placeholder</w:t>
      </w:r>
    </w:p>
    <w:p w14:paraId="56B14B88" w14:textId="77777777" w:rsidR="00A15861" w:rsidRPr="006A014F" w:rsidRDefault="00A15861" w:rsidP="00A15861">
      <w:pPr>
        <w:spacing w:before="0" w:line="240" w:lineRule="auto"/>
        <w:jc w:val="left"/>
        <w:rPr>
          <w:rFonts w:ascii="Courier New" w:hAnsi="Courier New" w:cs="Courier New"/>
          <w:sz w:val="14"/>
          <w:szCs w:val="14"/>
        </w:rPr>
      </w:pPr>
    </w:p>
    <w:p w14:paraId="6AAB7F1D"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Receives DF of RMSE values and returns a Bool: True --&gt; Data is OK | False --&gt; Datadrift detected</w:t>
      </w:r>
    </w:p>
    <w:p w14:paraId="50386C2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or(rmse_df, delta_threshold, absolute_threshold):</w:t>
      </w:r>
    </w:p>
    <w:p w14:paraId="1F99EE3C"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F553402"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threshold: Acceptable RMSE increase from one window to another</w:t>
      </w:r>
    </w:p>
    <w:p w14:paraId="32B9241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threshold: Threshold RMSE value that applies to every value</w:t>
      </w:r>
    </w:p>
    <w:p w14:paraId="03AB624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0E4F27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mse_delta = rmse_df.rolling(2).apply(</w:t>
      </w:r>
    </w:p>
    <w:p w14:paraId="4A358D9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lambda x: x.iloc[1] - x.iloc[0])  # Calculate delta between 2 values within a rolling window</w:t>
      </w:r>
    </w:p>
    <w:p w14:paraId="038526E9" w14:textId="77777777" w:rsidR="00A15861" w:rsidRPr="006A014F" w:rsidRDefault="00A15861" w:rsidP="00A15861">
      <w:pPr>
        <w:spacing w:before="0" w:line="240" w:lineRule="auto"/>
        <w:jc w:val="left"/>
        <w:rPr>
          <w:rFonts w:ascii="Courier New" w:hAnsi="Courier New" w:cs="Courier New"/>
          <w:sz w:val="14"/>
          <w:szCs w:val="14"/>
        </w:rPr>
      </w:pPr>
    </w:p>
    <w:p w14:paraId="2632585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Checks whether RMSE thresholds have been surpassed.</w:t>
      </w:r>
    </w:p>
    <w:p w14:paraId="7473D51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rmse_ok = cd_detection(rmse_delta, delta_threshold)</w:t>
      </w:r>
    </w:p>
    <w:p w14:paraId="1AC2211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rmse_ok = cd_detection(rmse_df, absolute_threshold)</w:t>
      </w:r>
    </w:p>
    <w:p w14:paraId="247BDAC1" w14:textId="77777777" w:rsidR="00A15861" w:rsidRPr="006A014F" w:rsidRDefault="00A15861" w:rsidP="00A15861">
      <w:pPr>
        <w:spacing w:before="0" w:line="240" w:lineRule="auto"/>
        <w:jc w:val="left"/>
        <w:rPr>
          <w:rFonts w:ascii="Courier New" w:hAnsi="Courier New" w:cs="Courier New"/>
          <w:sz w:val="14"/>
          <w:szCs w:val="14"/>
        </w:rPr>
      </w:pPr>
    </w:p>
    <w:p w14:paraId="3E83D37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Returns tuple: 1. index is bool, 2. index is list of CD timestamp for delta and absolute threshold</w:t>
      </w:r>
    </w:p>
    <w:p w14:paraId="62543C4B"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Info to bool: True if both absolute and delta are within threshold, else False is passed</w:t>
      </w:r>
    </w:p>
    <w:p w14:paraId="1AF0CDF7" w14:textId="5D1DFC3B" w:rsidR="00673A39" w:rsidRPr="00AD523E"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delta_rmse_ok[0] and absolute_rmse_ok[0], [delta_rmse_ok[1], absolute_rmse_ok[1]]</w:t>
      </w:r>
    </w:p>
    <w:p w14:paraId="7F2F7939" w14:textId="71FB7AEB" w:rsidR="009F15AF" w:rsidRDefault="00673A39" w:rsidP="005A2D32">
      <w:pPr>
        <w:pStyle w:val="berschrift4"/>
        <w:numPr>
          <w:ilvl w:val="0"/>
          <w:numId w:val="0"/>
        </w:numPr>
      </w:pPr>
      <w:r>
        <w:t>cd_eval_functions/</w:t>
      </w:r>
      <w:r w:rsidR="00F33AC0">
        <w:t>rmse_calculator.py</w:t>
      </w:r>
    </w:p>
    <w:p w14:paraId="7E35A1E1"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oot Mean Squared Error for a DF and returns Series</w:t>
      </w:r>
    </w:p>
    <w:p w14:paraId="6A903DB4"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pandas as pd</w:t>
      </w:r>
    </w:p>
    <w:p w14:paraId="3A9C241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numpy as np</w:t>
      </w:r>
    </w:p>
    <w:p w14:paraId="1321704F" w14:textId="77777777" w:rsidR="00683742" w:rsidRPr="00683742" w:rsidRDefault="00683742" w:rsidP="00683742">
      <w:pPr>
        <w:spacing w:before="0" w:line="240" w:lineRule="auto"/>
        <w:jc w:val="left"/>
        <w:rPr>
          <w:rFonts w:ascii="Courier New" w:hAnsi="Courier New" w:cs="Courier New"/>
          <w:sz w:val="14"/>
          <w:szCs w:val="14"/>
        </w:rPr>
      </w:pPr>
    </w:p>
    <w:p w14:paraId="04DE3409" w14:textId="77777777" w:rsidR="00683742" w:rsidRPr="00683742" w:rsidRDefault="00683742" w:rsidP="00683742">
      <w:pPr>
        <w:spacing w:before="0" w:line="240" w:lineRule="auto"/>
        <w:jc w:val="left"/>
        <w:rPr>
          <w:rFonts w:ascii="Courier New" w:hAnsi="Courier New" w:cs="Courier New"/>
          <w:sz w:val="14"/>
          <w:szCs w:val="14"/>
        </w:rPr>
      </w:pPr>
    </w:p>
    <w:p w14:paraId="5B7EEC9F"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Define RMSE function (Metric for CD evaluation)</w:t>
      </w:r>
    </w:p>
    <w:p w14:paraId="2F48882C"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predictions, targets):</w:t>
      </w:r>
    </w:p>
    <w:p w14:paraId="0C9CD5DB"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np.sqrt(((predictions - targets) ** 2).mean())</w:t>
      </w:r>
    </w:p>
    <w:p w14:paraId="77C4EC2D" w14:textId="77777777" w:rsidR="00683742" w:rsidRPr="00683742" w:rsidRDefault="00683742" w:rsidP="00683742">
      <w:pPr>
        <w:spacing w:before="0" w:line="240" w:lineRule="auto"/>
        <w:jc w:val="left"/>
        <w:rPr>
          <w:rFonts w:ascii="Courier New" w:hAnsi="Courier New" w:cs="Courier New"/>
          <w:sz w:val="14"/>
          <w:szCs w:val="14"/>
        </w:rPr>
      </w:pPr>
    </w:p>
    <w:p w14:paraId="58A56E56" w14:textId="77777777" w:rsidR="00683742" w:rsidRPr="00683742" w:rsidRDefault="00683742" w:rsidP="00683742">
      <w:pPr>
        <w:spacing w:before="0" w:line="240" w:lineRule="auto"/>
        <w:jc w:val="left"/>
        <w:rPr>
          <w:rFonts w:ascii="Courier New" w:hAnsi="Courier New" w:cs="Courier New"/>
          <w:sz w:val="14"/>
          <w:szCs w:val="14"/>
        </w:rPr>
      </w:pPr>
    </w:p>
    <w:p w14:paraId="5D86B9F9"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MSE for entire DF grouped by date and returns Series (freq: "Y" -&gt; Year, "M" -&gt; Month, "1W" -&gt; Week)</w:t>
      </w:r>
    </w:p>
    <w:p w14:paraId="1499726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_calc(df, freq):</w:t>
      </w:r>
    </w:p>
    <w:p w14:paraId="5E3AEDCA" w14:textId="768E4BA1" w:rsidR="00C34DCC"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df.groupby(pd.Grouper(key="date", freq=freq)).apply(lambda x: rmse(x.iloc[:, 1], x.iloc[:, 2]))</w:t>
      </w:r>
    </w:p>
    <w:p w14:paraId="4BF86725" w14:textId="74455F5C" w:rsidR="00A0348B" w:rsidRDefault="00A0348B" w:rsidP="00683742">
      <w:pPr>
        <w:spacing w:before="0" w:line="240" w:lineRule="auto"/>
        <w:jc w:val="left"/>
        <w:rPr>
          <w:rFonts w:ascii="Courier New" w:hAnsi="Courier New" w:cs="Courier New"/>
          <w:sz w:val="14"/>
          <w:szCs w:val="14"/>
        </w:rPr>
      </w:pPr>
    </w:p>
    <w:p w14:paraId="73F53D20" w14:textId="77777777" w:rsidR="00AD523E" w:rsidRDefault="00AD523E" w:rsidP="00AD523E">
      <w:pPr>
        <w:pStyle w:val="berschrift4"/>
        <w:numPr>
          <w:ilvl w:val="0"/>
          <w:numId w:val="0"/>
        </w:numPr>
      </w:pPr>
      <w:r>
        <w:t>cd_eval_functions/rmse_calculator.py</w:t>
      </w:r>
    </w:p>
    <w:p w14:paraId="2236F73A" w14:textId="77777777" w:rsidR="00AD523E" w:rsidRPr="00AD523E" w:rsidRDefault="00AD523E" w:rsidP="00AD523E">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w:t>
      </w:r>
      <w:r w:rsidRPr="00AD523E">
        <w:rPr>
          <w:rFonts w:ascii="Courier New" w:hAnsi="Courier New" w:cs="Courier New"/>
          <w:sz w:val="14"/>
          <w:szCs w:val="14"/>
        </w:rPr>
        <w:t>Generates and saves plot from RMSE DF (part of CD understanding)</w:t>
      </w:r>
    </w:p>
    <w:p w14:paraId="31B736A0" w14:textId="77777777" w:rsidR="00AD523E" w:rsidRPr="00AD523E" w:rsidRDefault="00AD523E" w:rsidP="00AD523E">
      <w:pPr>
        <w:spacing w:before="0" w:line="240" w:lineRule="auto"/>
        <w:jc w:val="left"/>
        <w:rPr>
          <w:rFonts w:ascii="Courier New" w:hAnsi="Courier New" w:cs="Courier New"/>
          <w:sz w:val="14"/>
          <w:szCs w:val="14"/>
        </w:rPr>
      </w:pPr>
    </w:p>
    <w:p w14:paraId="5CB767B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import seaborn as sns</w:t>
      </w:r>
    </w:p>
    <w:p w14:paraId="03121420" w14:textId="77777777" w:rsidR="00AD523E" w:rsidRPr="00AD523E" w:rsidRDefault="00AD523E" w:rsidP="00AD523E">
      <w:pPr>
        <w:spacing w:before="0" w:line="240" w:lineRule="auto"/>
        <w:jc w:val="left"/>
        <w:rPr>
          <w:rFonts w:ascii="Courier New" w:hAnsi="Courier New" w:cs="Courier New"/>
          <w:sz w:val="14"/>
          <w:szCs w:val="14"/>
        </w:rPr>
      </w:pPr>
    </w:p>
    <w:p w14:paraId="679AB7C9" w14:textId="77777777" w:rsidR="00AD523E" w:rsidRPr="00AD523E" w:rsidRDefault="00AD523E" w:rsidP="00AD523E">
      <w:pPr>
        <w:spacing w:before="0" w:line="240" w:lineRule="auto"/>
        <w:jc w:val="left"/>
        <w:rPr>
          <w:rFonts w:ascii="Courier New" w:hAnsi="Courier New" w:cs="Courier New"/>
          <w:sz w:val="14"/>
          <w:szCs w:val="14"/>
        </w:rPr>
      </w:pPr>
    </w:p>
    <w:p w14:paraId="358981A6"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def plot_gen(rmse_df, location):</w:t>
      </w:r>
    </w:p>
    <w:p w14:paraId="773F8FCC"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mse_trend = sns.lineplot(data=rmse_df)</w:t>
      </w:r>
    </w:p>
    <w:p w14:paraId="5C7C84C9" w14:textId="77777777" w:rsidR="00AD523E" w:rsidRPr="00AD523E" w:rsidRDefault="00AD523E" w:rsidP="00AD523E">
      <w:pPr>
        <w:spacing w:before="0" w:line="240" w:lineRule="auto"/>
        <w:jc w:val="left"/>
        <w:rPr>
          <w:rFonts w:ascii="Courier New" w:hAnsi="Courier New" w:cs="Courier New"/>
          <w:sz w:val="14"/>
          <w:szCs w:val="14"/>
        </w:rPr>
      </w:pPr>
    </w:p>
    <w:p w14:paraId="2FFF00A4"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 Save plot</w:t>
      </w:r>
    </w:p>
    <w:p w14:paraId="64C8637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 = rmse_trend.get_figure()</w:t>
      </w:r>
    </w:p>
    <w:p w14:paraId="769C24BE"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savefig(location)</w:t>
      </w:r>
    </w:p>
    <w:p w14:paraId="3F22B39C" w14:textId="7EA1FEB4" w:rsidR="00453934" w:rsidRPr="0058722A" w:rsidRDefault="00AD523E" w:rsidP="00AD523E">
      <w:pPr>
        <w:spacing w:before="0" w:line="240" w:lineRule="auto"/>
        <w:jc w:val="left"/>
        <w:rPr>
          <w:sz w:val="24"/>
        </w:rPr>
      </w:pPr>
      <w:r w:rsidRPr="00AD523E">
        <w:rPr>
          <w:rFonts w:ascii="Courier New" w:hAnsi="Courier New" w:cs="Courier New"/>
          <w:sz w:val="14"/>
          <w:szCs w:val="14"/>
        </w:rPr>
        <w:t xml:space="preserve">    return fig</w:t>
      </w:r>
    </w:p>
    <w:p w14:paraId="4422B435" w14:textId="35E381B8" w:rsidR="00AD523E" w:rsidRDefault="00AD523E" w:rsidP="00AD523E">
      <w:pPr>
        <w:pStyle w:val="berschrift4"/>
        <w:numPr>
          <w:ilvl w:val="0"/>
          <w:numId w:val="0"/>
        </w:numPr>
      </w:pPr>
      <w:r>
        <w:t>cd_</w:t>
      </w:r>
      <w:r w:rsidR="00880AE1">
        <w:t>awareness_pipeline</w:t>
      </w:r>
      <w:r>
        <w:t>.py</w:t>
      </w:r>
    </w:p>
    <w:p w14:paraId="18D259A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 import DAG</w:t>
      </w:r>
    </w:p>
    <w:p w14:paraId="58C5119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operators.python import PythonOperator</w:t>
      </w:r>
    </w:p>
    <w:p w14:paraId="1B4085C1" w14:textId="77777777" w:rsidR="00A22930" w:rsidRPr="00A22930" w:rsidRDefault="00A22930" w:rsidP="00A22930">
      <w:pPr>
        <w:spacing w:before="0" w:line="240" w:lineRule="auto"/>
        <w:jc w:val="left"/>
        <w:rPr>
          <w:rFonts w:ascii="Courier New" w:hAnsi="Courier New" w:cs="Courier New"/>
          <w:sz w:val="14"/>
          <w:szCs w:val="14"/>
        </w:rPr>
      </w:pPr>
    </w:p>
    <w:p w14:paraId="155803E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pandas as pd</w:t>
      </w:r>
    </w:p>
    <w:p w14:paraId="6C9B41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datetime import datetime</w:t>
      </w:r>
    </w:p>
    <w:p w14:paraId="1B1FA63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os</w:t>
      </w:r>
    </w:p>
    <w:p w14:paraId="2838BAF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lastRenderedPageBreak/>
        <w:t>import glob</w:t>
      </w:r>
    </w:p>
    <w:p w14:paraId="2368680C" w14:textId="77777777" w:rsidR="00A22930" w:rsidRPr="00A22930" w:rsidRDefault="00A22930" w:rsidP="00A22930">
      <w:pPr>
        <w:spacing w:before="0" w:line="240" w:lineRule="auto"/>
        <w:jc w:val="left"/>
        <w:rPr>
          <w:rFonts w:ascii="Courier New" w:hAnsi="Courier New" w:cs="Courier New"/>
          <w:sz w:val="14"/>
          <w:szCs w:val="14"/>
        </w:rPr>
      </w:pPr>
    </w:p>
    <w:p w14:paraId="776C6C8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witch to production directory</w:t>
      </w:r>
    </w:p>
    <w:p w14:paraId="158D2F0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os.chdir("/home/cory/PycharmProjects/bachelor_2022/artifact/production/monitoring")</w:t>
      </w:r>
    </w:p>
    <w:p w14:paraId="6452A05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print(os.getcwd())</w:t>
      </w:r>
    </w:p>
    <w:p w14:paraId="50DD5622" w14:textId="77777777" w:rsidR="00A22930" w:rsidRPr="00A22930" w:rsidRDefault="00A22930" w:rsidP="00A22930">
      <w:pPr>
        <w:spacing w:before="0" w:line="240" w:lineRule="auto"/>
        <w:jc w:val="left"/>
        <w:rPr>
          <w:rFonts w:ascii="Courier New" w:hAnsi="Courier New" w:cs="Courier New"/>
          <w:sz w:val="14"/>
          <w:szCs w:val="14"/>
        </w:rPr>
      </w:pPr>
    </w:p>
    <w:p w14:paraId="563E493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import functions</w:t>
      </w:r>
    </w:p>
    <w:p w14:paraId="2E8BAE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calculator import rmse_calc</w:t>
      </w:r>
    </w:p>
    <w:p w14:paraId="3FA9B7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cd_detector import cd_detector</w:t>
      </w:r>
    </w:p>
    <w:p w14:paraId="6CFE18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plot_generator import plot_gen as rpg</w:t>
      </w:r>
    </w:p>
    <w:p w14:paraId="6AF65AF2" w14:textId="77777777" w:rsidR="00A22930" w:rsidRPr="00A22930" w:rsidRDefault="00A22930" w:rsidP="00A22930">
      <w:pPr>
        <w:spacing w:before="0" w:line="240" w:lineRule="auto"/>
        <w:jc w:val="left"/>
        <w:rPr>
          <w:rFonts w:ascii="Courier New" w:hAnsi="Courier New" w:cs="Courier New"/>
          <w:sz w:val="14"/>
          <w:szCs w:val="14"/>
        </w:rPr>
      </w:pPr>
    </w:p>
    <w:p w14:paraId="080BD93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et up Airflow</w:t>
      </w:r>
    </w:p>
    <w:p w14:paraId="4998209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with DAG("cd_evaluation",  # Dag id</w:t>
      </w:r>
    </w:p>
    <w:p w14:paraId="6C26268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tart_date=datetime(2022, 8, 3),  # start date, the 1st of January 2021</w:t>
      </w:r>
    </w:p>
    <w:p w14:paraId="0E9FF5D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chedule_interval=None,  # This pipeline should only be externally triggered (e.g. by MLOps Pipeline)</w:t>
      </w:r>
    </w:p>
    <w:p w14:paraId="29A5E30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atchup=False  # Catchup</w:t>
      </w:r>
    </w:p>
    <w:p w14:paraId="5C03AC2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as dag:</w:t>
      </w:r>
    </w:p>
    <w:p w14:paraId="13EF625B" w14:textId="77777777" w:rsidR="00A22930" w:rsidRPr="00A22930" w:rsidRDefault="00A22930" w:rsidP="00A22930">
      <w:pPr>
        <w:spacing w:before="0" w:line="240" w:lineRule="auto"/>
        <w:jc w:val="left"/>
        <w:rPr>
          <w:rFonts w:ascii="Courier New" w:hAnsi="Courier New" w:cs="Courier New"/>
          <w:sz w:val="14"/>
          <w:szCs w:val="14"/>
        </w:rPr>
      </w:pPr>
    </w:p>
    <w:p w14:paraId="619CF3E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ef evaluate():</w:t>
      </w:r>
    </w:p>
    <w:p w14:paraId="5D45E39F" w14:textId="77777777" w:rsidR="00A22930" w:rsidRPr="00A22930" w:rsidRDefault="00A22930" w:rsidP="00A22930">
      <w:pPr>
        <w:spacing w:before="0" w:line="240" w:lineRule="auto"/>
        <w:jc w:val="left"/>
        <w:rPr>
          <w:rFonts w:ascii="Courier New" w:hAnsi="Courier New" w:cs="Courier New"/>
          <w:sz w:val="14"/>
          <w:szCs w:val="14"/>
        </w:rPr>
      </w:pPr>
    </w:p>
    <w:p w14:paraId="5D3A2A8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load Dataframe with monitoring data of newest model</w:t>
      </w:r>
    </w:p>
    <w:p w14:paraId="1B7E0F6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IPELINE_NAME = 'DCN-iterate'</w:t>
      </w:r>
    </w:p>
    <w:p w14:paraId="4E21A9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ERVING_MODEL_DIR = os.path.join('../../pipeline/serving_model', PIPELINE_NAME)</w:t>
      </w:r>
    </w:p>
    <w:p w14:paraId="7C6302A0" w14:textId="77777777" w:rsidR="00A22930" w:rsidRPr="00A22930" w:rsidRDefault="00A22930" w:rsidP="00A22930">
      <w:pPr>
        <w:spacing w:before="0" w:line="240" w:lineRule="auto"/>
        <w:jc w:val="left"/>
        <w:rPr>
          <w:rFonts w:ascii="Courier New" w:hAnsi="Courier New" w:cs="Courier New"/>
          <w:sz w:val="14"/>
          <w:szCs w:val="14"/>
        </w:rPr>
      </w:pPr>
    </w:p>
    <w:p w14:paraId="7D689C9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model_name = max(glob.glob(os.path.join(SERVING_MODEL_DIR, '*/')), key=os.path.getmtime).split("/")[-2]</w:t>
      </w:r>
    </w:p>
    <w:p w14:paraId="314B9556" w14:textId="77777777" w:rsidR="00A22930" w:rsidRPr="00A22930" w:rsidRDefault="00A22930" w:rsidP="00A22930">
      <w:pPr>
        <w:spacing w:before="0" w:line="240" w:lineRule="auto"/>
        <w:jc w:val="left"/>
        <w:rPr>
          <w:rFonts w:ascii="Courier New" w:hAnsi="Courier New" w:cs="Courier New"/>
          <w:sz w:val="14"/>
          <w:szCs w:val="14"/>
        </w:rPr>
      </w:pPr>
    </w:p>
    <w:p w14:paraId="3BACC74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 = pd.read_csv(f'{model_name}_monitoring.csv')  # Load prediction score dataset</w:t>
      </w:r>
    </w:p>
    <w:p w14:paraId="6E66C49D" w14:textId="77777777" w:rsidR="00A22930" w:rsidRPr="00A22930" w:rsidRDefault="00A22930" w:rsidP="00A22930">
      <w:pPr>
        <w:spacing w:before="0" w:line="240" w:lineRule="auto"/>
        <w:jc w:val="left"/>
        <w:rPr>
          <w:rFonts w:ascii="Courier New" w:hAnsi="Courier New" w:cs="Courier New"/>
          <w:sz w:val="14"/>
          <w:szCs w:val="14"/>
        </w:rPr>
      </w:pPr>
    </w:p>
    <w:p w14:paraId="7791AD9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date'] = pd.to_datetime(df['timestamp'], unit='s')</w:t>
      </w:r>
    </w:p>
    <w:p w14:paraId="2ABDBC72" w14:textId="77777777" w:rsidR="00A22930" w:rsidRPr="00A22930" w:rsidRDefault="00A22930" w:rsidP="00A22930">
      <w:pPr>
        <w:spacing w:before="0" w:line="240" w:lineRule="auto"/>
        <w:jc w:val="left"/>
        <w:rPr>
          <w:rFonts w:ascii="Courier New" w:hAnsi="Courier New" w:cs="Courier New"/>
          <w:sz w:val="14"/>
          <w:szCs w:val="14"/>
        </w:rPr>
      </w:pPr>
    </w:p>
    <w:p w14:paraId="4BF3309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Group by date and calculate the rmse for each month/week/year &amp; join them to one dataset</w:t>
      </w:r>
    </w:p>
    <w:p w14:paraId="4B9CD0A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Y"</w:t>
      </w:r>
    </w:p>
    <w:p w14:paraId="59FD536F" w14:textId="77777777" w:rsidR="00A22930" w:rsidRPr="00A22930" w:rsidRDefault="00A22930" w:rsidP="00A22930">
      <w:pPr>
        <w:spacing w:before="0" w:line="240" w:lineRule="auto"/>
        <w:jc w:val="left"/>
        <w:rPr>
          <w:rFonts w:ascii="Courier New" w:hAnsi="Courier New" w:cs="Courier New"/>
          <w:sz w:val="14"/>
          <w:szCs w:val="14"/>
        </w:rPr>
      </w:pPr>
    </w:p>
    <w:p w14:paraId="6676AF1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float = rmse_calc(df[['date', 'user_rating', 'pred_rating']], group_by)  # RMSE of native predictions</w:t>
      </w:r>
    </w:p>
    <w:p w14:paraId="72275F5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int = rmse_calc(df[['date', 'user_rating', 'pred_int_rating']], group_by)  # RMSE of rounded predictions</w:t>
      </w:r>
    </w:p>
    <w:p w14:paraId="6B826F7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df = pd.DataFrame(dict(rmse_float=rmse_float, rmse_int=rmse_int))</w:t>
      </w:r>
    </w:p>
    <w:p w14:paraId="05FB0BAA" w14:textId="77777777" w:rsidR="00A22930" w:rsidRPr="00A22930" w:rsidRDefault="00A22930" w:rsidP="00A22930">
      <w:pPr>
        <w:spacing w:before="0" w:line="240" w:lineRule="auto"/>
        <w:jc w:val="left"/>
        <w:rPr>
          <w:rFonts w:ascii="Courier New" w:hAnsi="Courier New" w:cs="Courier New"/>
          <w:sz w:val="14"/>
          <w:szCs w:val="14"/>
        </w:rPr>
      </w:pPr>
    </w:p>
    <w:p w14:paraId="0AFB2D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detection (determine whether CD occurred in the data)</w:t>
      </w:r>
    </w:p>
    <w:p w14:paraId="611648E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no_cd = cd_detector(rmse_df, delta_threshold=0.1, absolute_threshold=1.5)</w:t>
      </w:r>
    </w:p>
    <w:p w14:paraId="2EF6D9CC" w14:textId="77777777" w:rsidR="00A22930" w:rsidRPr="00A22930" w:rsidRDefault="00A22930" w:rsidP="00A22930">
      <w:pPr>
        <w:spacing w:before="0" w:line="240" w:lineRule="auto"/>
        <w:jc w:val="left"/>
        <w:rPr>
          <w:rFonts w:ascii="Courier New" w:hAnsi="Courier New" w:cs="Courier New"/>
          <w:sz w:val="14"/>
          <w:szCs w:val="14"/>
        </w:rPr>
      </w:pPr>
    </w:p>
    <w:p w14:paraId="4F0E3C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Write file of the CD evaluation result (prerequisite to CD adaptation: File can be read by Airflow an initiate TFX retraining)</w:t>
      </w:r>
    </w:p>
    <w:p w14:paraId="7040630F"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if no_cd[0]:</w:t>
      </w:r>
    </w:p>
    <w:p w14:paraId="712532A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OK.txt', 'w') as file:</w:t>
      </w:r>
    </w:p>
    <w:p w14:paraId="3B161D5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 + str(datetime.now()) + "\nNO CD DETECTED")</w:t>
      </w:r>
    </w:p>
    <w:p w14:paraId="5A70949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else:</w:t>
      </w:r>
    </w:p>
    <w:p w14:paraId="2C01DDC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CD_DETECTED.txt', 'w') as file:</w:t>
      </w:r>
    </w:p>
    <w:p w14:paraId="5EA591C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ndelta:\t\t{}\nabsolute:\t{}".format(datetime.now(), no_cd[1][0], no_cd[1][1]))</w:t>
      </w:r>
    </w:p>
    <w:p w14:paraId="10D65683" w14:textId="77777777" w:rsidR="00A22930" w:rsidRPr="00A22930" w:rsidRDefault="00A22930" w:rsidP="00A22930">
      <w:pPr>
        <w:spacing w:before="0" w:line="240" w:lineRule="auto"/>
        <w:jc w:val="left"/>
        <w:rPr>
          <w:rFonts w:ascii="Courier New" w:hAnsi="Courier New" w:cs="Courier New"/>
          <w:sz w:val="14"/>
          <w:szCs w:val="14"/>
        </w:rPr>
      </w:pPr>
    </w:p>
    <w:p w14:paraId="09C1A38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understanding (give visual feedback about CD)</w:t>
      </w:r>
    </w:p>
    <w:p w14:paraId="64AC286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M"  # Group by month for better visualization</w:t>
      </w:r>
    </w:p>
    <w:p w14:paraId="3B96922B" w14:textId="77777777" w:rsidR="00A22930" w:rsidRPr="00A22930" w:rsidRDefault="00A22930" w:rsidP="00A22930">
      <w:pPr>
        <w:spacing w:before="0" w:line="240" w:lineRule="auto"/>
        <w:jc w:val="left"/>
        <w:rPr>
          <w:rFonts w:ascii="Courier New" w:hAnsi="Courier New" w:cs="Courier New"/>
          <w:sz w:val="14"/>
          <w:szCs w:val="14"/>
        </w:rPr>
      </w:pPr>
    </w:p>
    <w:p w14:paraId="1A724F8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float = rmse_calc(df[['date', 'user_rating', 'pred_rating']], group_by)  # RMSE of native predictions</w:t>
      </w:r>
    </w:p>
    <w:p w14:paraId="2E624BC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int = rmse_calc(df[['date', 'user_rating', 'pred_int_rating']],</w:t>
      </w:r>
    </w:p>
    <w:p w14:paraId="0C01172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RMSE of rounded predictions</w:t>
      </w:r>
    </w:p>
    <w:p w14:paraId="20E256E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df = pd.DataFrame(dict(rmse_float=vis_rmse_float, rmse_int=vis_rmse_int))</w:t>
      </w:r>
    </w:p>
    <w:p w14:paraId="262C17E3" w14:textId="77777777" w:rsidR="00A22930" w:rsidRPr="00A22930" w:rsidRDefault="00A22930" w:rsidP="00A22930">
      <w:pPr>
        <w:spacing w:before="0" w:line="240" w:lineRule="auto"/>
        <w:jc w:val="left"/>
        <w:rPr>
          <w:rFonts w:ascii="Courier New" w:hAnsi="Courier New" w:cs="Courier New"/>
          <w:sz w:val="14"/>
          <w:szCs w:val="14"/>
        </w:rPr>
      </w:pPr>
    </w:p>
    <w:p w14:paraId="049D15A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pg(vis_rmse_df, f'evaluation_outputs/{model_name}_rmse_trend.png')</w:t>
      </w:r>
    </w:p>
    <w:p w14:paraId="1953F492" w14:textId="77777777" w:rsidR="00A22930" w:rsidRPr="00A22930" w:rsidRDefault="00A22930" w:rsidP="00A22930">
      <w:pPr>
        <w:spacing w:before="0" w:line="240" w:lineRule="auto"/>
        <w:jc w:val="left"/>
        <w:rPr>
          <w:rFonts w:ascii="Courier New" w:hAnsi="Courier New" w:cs="Courier New"/>
          <w:sz w:val="14"/>
          <w:szCs w:val="14"/>
        </w:rPr>
      </w:pPr>
    </w:p>
    <w:p w14:paraId="44DA3D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eturn not no_cd[0]  # Is passed on to ShortCircuitOperator: If True (CD has been detected) trigger TFX training pipeline</w:t>
      </w:r>
    </w:p>
    <w:p w14:paraId="0369299C" w14:textId="77777777" w:rsidR="00A22930" w:rsidRPr="00A22930" w:rsidRDefault="00A22930" w:rsidP="00A22930">
      <w:pPr>
        <w:spacing w:before="0" w:line="240" w:lineRule="auto"/>
        <w:jc w:val="left"/>
        <w:rPr>
          <w:rFonts w:ascii="Courier New" w:hAnsi="Courier New" w:cs="Courier New"/>
          <w:sz w:val="14"/>
          <w:szCs w:val="14"/>
        </w:rPr>
      </w:pPr>
    </w:p>
    <w:p w14:paraId="746E05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d_evaluation = PythonOperator(</w:t>
      </w:r>
    </w:p>
    <w:p w14:paraId="3BDEE2C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task_id='cd_evaluation',</w:t>
      </w:r>
    </w:p>
    <w:p w14:paraId="70ADB77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ython_callable=evaluate,</w:t>
      </w:r>
    </w:p>
    <w:p w14:paraId="53652B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ag=dag</w:t>
      </w:r>
    </w:p>
    <w:p w14:paraId="2D24D265" w14:textId="6B352AA4" w:rsidR="00AD523E" w:rsidRPr="00AD523E"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t>
      </w:r>
      <w:r w:rsidR="00AD523E" w:rsidRPr="00AD523E">
        <w:rPr>
          <w:rFonts w:ascii="Courier New" w:hAnsi="Courier New" w:cs="Courier New"/>
          <w:sz w:val="14"/>
          <w:szCs w:val="14"/>
        </w:rPr>
        <w:t>)</w:t>
      </w:r>
    </w:p>
    <w:p w14:paraId="6F4D5B2E" w14:textId="18C14769" w:rsidR="00C34DCC"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6F117BA1" w14:textId="77387159" w:rsidR="00491F82" w:rsidRPr="006774D5" w:rsidRDefault="00A37F2A" w:rsidP="006774D5">
      <w:pPr>
        <w:pStyle w:val="berschrift4"/>
        <w:numPr>
          <w:ilvl w:val="0"/>
          <w:numId w:val="0"/>
        </w:numPr>
      </w:pPr>
      <w:r>
        <w:t>mlops_pipeline</w:t>
      </w:r>
      <w:r w:rsidR="00491F82">
        <w:t>.py</w:t>
      </w:r>
    </w:p>
    <w:p w14:paraId="384631A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 import DAG</w:t>
      </w:r>
    </w:p>
    <w:p w14:paraId="77EC0E29"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python import ShortCircuitOperator</w:t>
      </w:r>
    </w:p>
    <w:p w14:paraId="35E83F12"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datetime import datetime</w:t>
      </w:r>
    </w:p>
    <w:p w14:paraId="29C858E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trigger_dagrun import TriggerDagRunOperator</w:t>
      </w:r>
    </w:p>
    <w:p w14:paraId="060754B6" w14:textId="77777777" w:rsidR="006774D5" w:rsidRPr="006774D5" w:rsidRDefault="006774D5" w:rsidP="006774D5">
      <w:pPr>
        <w:spacing w:before="0" w:line="240" w:lineRule="auto"/>
        <w:jc w:val="left"/>
        <w:rPr>
          <w:rFonts w:ascii="Courier New" w:hAnsi="Courier New" w:cs="Courier New"/>
          <w:sz w:val="14"/>
          <w:szCs w:val="14"/>
        </w:rPr>
      </w:pPr>
    </w:p>
    <w:p w14:paraId="624985D5"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cd_awareness_pipeline import evaluate</w:t>
      </w:r>
    </w:p>
    <w:p w14:paraId="39A033AA" w14:textId="77777777" w:rsidR="006774D5" w:rsidRPr="006774D5" w:rsidRDefault="006774D5" w:rsidP="006774D5">
      <w:pPr>
        <w:spacing w:before="0" w:line="240" w:lineRule="auto"/>
        <w:jc w:val="left"/>
        <w:rPr>
          <w:rFonts w:ascii="Courier New" w:hAnsi="Courier New" w:cs="Courier New"/>
          <w:sz w:val="14"/>
          <w:szCs w:val="14"/>
        </w:rPr>
      </w:pPr>
    </w:p>
    <w:p w14:paraId="51EAE131"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with DAG("mlops_pipeline",  # Dag id</w:t>
      </w:r>
    </w:p>
    <w:p w14:paraId="3ACDE5E0"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tart_date=datetime(2022, 8, 3),  # start date, the 1st of January 2021</w:t>
      </w:r>
    </w:p>
    <w:p w14:paraId="07F88A63"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chedule_interval='@daily',  # Cron expression, here it is a preset of Airflow, @daily means once every day.</w:t>
      </w:r>
    </w:p>
    <w:p w14:paraId="64E19A6E"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atchup=False  # Catchup</w:t>
      </w:r>
    </w:p>
    <w:p w14:paraId="3DEE5D1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lastRenderedPageBreak/>
        <w:t>) as dag:</w:t>
      </w:r>
    </w:p>
    <w:p w14:paraId="7C75B06A" w14:textId="77777777" w:rsidR="006774D5" w:rsidRPr="006774D5" w:rsidRDefault="006774D5" w:rsidP="006774D5">
      <w:pPr>
        <w:spacing w:before="0" w:line="240" w:lineRule="auto"/>
        <w:jc w:val="left"/>
        <w:rPr>
          <w:rFonts w:ascii="Courier New" w:hAnsi="Courier New" w:cs="Courier New"/>
          <w:sz w:val="14"/>
          <w:szCs w:val="14"/>
        </w:rPr>
      </w:pPr>
    </w:p>
    <w:p w14:paraId="49FDBEC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 Externally trigger individual pipelines</w:t>
      </w:r>
    </w:p>
    <w:p w14:paraId="268CC44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 ShortCircuitOperator(  # This operator determines whether the next DAG (retraining) will be executed</w:t>
      </w:r>
    </w:p>
    <w:p w14:paraId="015234B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cd_evaluation',</w:t>
      </w:r>
    </w:p>
    <w:p w14:paraId="49BD9D1C"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python_callable=evaluate,</w:t>
      </w:r>
    </w:p>
    <w:p w14:paraId="0A41175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7E290D37" w14:textId="77777777" w:rsidR="006774D5" w:rsidRPr="006774D5" w:rsidRDefault="006774D5" w:rsidP="006774D5">
      <w:pPr>
        <w:spacing w:before="0" w:line="240" w:lineRule="auto"/>
        <w:jc w:val="left"/>
        <w:rPr>
          <w:rFonts w:ascii="Courier New" w:hAnsi="Courier New" w:cs="Courier New"/>
          <w:sz w:val="14"/>
          <w:szCs w:val="14"/>
        </w:rPr>
      </w:pPr>
    </w:p>
    <w:p w14:paraId="07ECE20F"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ain = TriggerDagRunOperator(  # Trigger TFX pipeline</w:t>
      </w:r>
    </w:p>
    <w:p w14:paraId="25A8FC4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retrain',</w:t>
      </w:r>
    </w:p>
    <w:p w14:paraId="5EE38E7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igger_dag_id='DCN-airflow',</w:t>
      </w:r>
    </w:p>
    <w:p w14:paraId="5ADDD83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0BBD1738"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w:t>
      </w:r>
    </w:p>
    <w:p w14:paraId="70307344" w14:textId="77777777" w:rsidR="006774D5" w:rsidRPr="006774D5" w:rsidRDefault="006774D5" w:rsidP="006774D5">
      <w:pPr>
        <w:spacing w:before="0" w:line="240" w:lineRule="auto"/>
        <w:jc w:val="left"/>
        <w:rPr>
          <w:rFonts w:ascii="Courier New" w:hAnsi="Courier New" w:cs="Courier New"/>
          <w:sz w:val="14"/>
          <w:szCs w:val="14"/>
        </w:rPr>
      </w:pPr>
    </w:p>
    <w:p w14:paraId="71ADC6CC" w14:textId="0DC2F330" w:rsidR="00491F82" w:rsidRPr="00AD523E"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gt;&gt; train</w:t>
      </w:r>
      <w:r w:rsidR="00491F82" w:rsidRPr="00AD523E">
        <w:rPr>
          <w:rFonts w:ascii="Courier New" w:hAnsi="Courier New" w:cs="Courier New"/>
          <w:sz w:val="14"/>
          <w:szCs w:val="14"/>
        </w:rPr>
        <w:t>)</w:t>
      </w:r>
    </w:p>
    <w:p w14:paraId="32B0797F" w14:textId="7D308AEF" w:rsidR="00491F82" w:rsidRDefault="00491F82" w:rsidP="00491F82">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123AA050" w14:textId="4C97F2C6" w:rsidR="007B1F68" w:rsidRPr="007B1F68" w:rsidRDefault="007B1F68" w:rsidP="007B1F68">
      <w:pPr>
        <w:pStyle w:val="berschrift4"/>
        <w:numPr>
          <w:ilvl w:val="0"/>
          <w:numId w:val="0"/>
        </w:numPr>
      </w:pPr>
      <w:r>
        <w:t>training_</w:t>
      </w:r>
      <w:r w:rsidR="00A37F2A">
        <w:t>pipeline</w:t>
      </w:r>
      <w:r w:rsidR="006774D5">
        <w:t>.py</w:t>
      </w:r>
    </w:p>
    <w:p w14:paraId="6E24EA0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 import v1 as tfx</w:t>
      </w:r>
    </w:p>
    <w:p w14:paraId="193263D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DagRunner</w:t>
      </w:r>
    </w:p>
    <w:p w14:paraId="3D2CCE3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PipelineConfig</w:t>
      </w:r>
    </w:p>
    <w:p w14:paraId="7AEF62F9" w14:textId="77777777" w:rsidR="007B1F68" w:rsidRPr="007B1F68" w:rsidRDefault="007B1F68" w:rsidP="007B1F68">
      <w:pPr>
        <w:spacing w:before="0" w:line="240" w:lineRule="auto"/>
        <w:jc w:val="left"/>
        <w:rPr>
          <w:rFonts w:ascii="Courier New" w:hAnsi="Courier New" w:cs="Courier New"/>
          <w:sz w:val="14"/>
          <w:szCs w:val="14"/>
        </w:rPr>
      </w:pPr>
    </w:p>
    <w:p w14:paraId="4CB4F29A" w14:textId="77777777" w:rsidR="007B1F68" w:rsidRPr="007B1F68" w:rsidRDefault="007B1F68" w:rsidP="007B1F68">
      <w:pPr>
        <w:spacing w:before="0" w:line="240" w:lineRule="auto"/>
        <w:jc w:val="left"/>
        <w:rPr>
          <w:rFonts w:ascii="Courier New" w:hAnsi="Courier New" w:cs="Courier New"/>
          <w:sz w:val="14"/>
          <w:szCs w:val="14"/>
        </w:rPr>
      </w:pPr>
    </w:p>
    <w:p w14:paraId="54CBD96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data_types</w:t>
      </w:r>
    </w:p>
    <w:p w14:paraId="2B6148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metadata</w:t>
      </w:r>
    </w:p>
    <w:p w14:paraId="4E34784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pipeline</w:t>
      </w:r>
    </w:p>
    <w:p w14:paraId="4DF75EFC" w14:textId="77777777" w:rsidR="007B1F68" w:rsidRPr="007B1F68" w:rsidRDefault="007B1F68" w:rsidP="007B1F68">
      <w:pPr>
        <w:spacing w:before="0" w:line="240" w:lineRule="auto"/>
        <w:jc w:val="left"/>
        <w:rPr>
          <w:rFonts w:ascii="Courier New" w:hAnsi="Courier New" w:cs="Courier New"/>
          <w:sz w:val="14"/>
          <w:szCs w:val="14"/>
        </w:rPr>
      </w:pPr>
    </w:p>
    <w:p w14:paraId="2603DAE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os</w:t>
      </w:r>
    </w:p>
    <w:p w14:paraId="7CF216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datetime import datetime</w:t>
      </w:r>
    </w:p>
    <w:p w14:paraId="6E43EE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datetime</w:t>
      </w:r>
    </w:p>
    <w:p w14:paraId="3F18C447" w14:textId="77777777" w:rsidR="007B1F68" w:rsidRPr="007B1F68" w:rsidRDefault="007B1F68" w:rsidP="007B1F68">
      <w:pPr>
        <w:spacing w:before="0" w:line="240" w:lineRule="auto"/>
        <w:jc w:val="left"/>
        <w:rPr>
          <w:rFonts w:ascii="Courier New" w:hAnsi="Courier New" w:cs="Courier New"/>
          <w:sz w:val="14"/>
          <w:szCs w:val="14"/>
        </w:rPr>
      </w:pPr>
    </w:p>
    <w:p w14:paraId="342EB15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tensorflow_model_analysis as tfma</w:t>
      </w:r>
    </w:p>
    <w:p w14:paraId="7E55E6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yping import List</w:t>
      </w:r>
    </w:p>
    <w:p w14:paraId="4066F782" w14:textId="77777777" w:rsidR="007B1F68" w:rsidRPr="007B1F68" w:rsidRDefault="007B1F68" w:rsidP="007B1F68">
      <w:pPr>
        <w:spacing w:before="0" w:line="240" w:lineRule="auto"/>
        <w:jc w:val="left"/>
        <w:rPr>
          <w:rFonts w:ascii="Courier New" w:hAnsi="Courier New" w:cs="Courier New"/>
          <w:sz w:val="14"/>
          <w:szCs w:val="14"/>
        </w:rPr>
      </w:pPr>
    </w:p>
    <w:p w14:paraId="493203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os.chdir("/home/cory/PycharmProjects/bachelor_2022/artifact") # change to working_dir</w:t>
      </w:r>
    </w:p>
    <w:p w14:paraId="1EAB045A" w14:textId="77777777" w:rsidR="007B1F68" w:rsidRPr="007B1F68" w:rsidRDefault="007B1F68" w:rsidP="007B1F68">
      <w:pPr>
        <w:spacing w:before="0" w:line="240" w:lineRule="auto"/>
        <w:jc w:val="left"/>
        <w:rPr>
          <w:rFonts w:ascii="Courier New" w:hAnsi="Courier New" w:cs="Courier New"/>
          <w:sz w:val="14"/>
          <w:szCs w:val="14"/>
        </w:rPr>
      </w:pPr>
    </w:p>
    <w:p w14:paraId="21D2BE4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NAME = 'DCN-airflow'</w:t>
      </w:r>
    </w:p>
    <w:p w14:paraId="2CD950A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ORKING_DIR = 'bachelor_2022/artifact'</w:t>
      </w:r>
    </w:p>
    <w:p w14:paraId="27F7E16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_DIR = 'pipeline'</w:t>
      </w:r>
    </w:p>
    <w:p w14:paraId="6B8DD705" w14:textId="77777777" w:rsidR="007B1F68" w:rsidRPr="007B1F68" w:rsidRDefault="007B1F68" w:rsidP="007B1F68">
      <w:pPr>
        <w:spacing w:before="0" w:line="240" w:lineRule="auto"/>
        <w:jc w:val="left"/>
        <w:rPr>
          <w:rFonts w:ascii="Courier New" w:hAnsi="Courier New" w:cs="Courier New"/>
          <w:sz w:val="14"/>
          <w:szCs w:val="14"/>
        </w:rPr>
      </w:pPr>
    </w:p>
    <w:p w14:paraId="3B7ECF0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Directory where MovieLens 100K rating data resides</w:t>
      </w:r>
    </w:p>
    <w:p w14:paraId="0AD9354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TA_ROOT = os.path.join('data', PIPELINE_NAME)</w:t>
      </w:r>
    </w:p>
    <w:p w14:paraId="49DCE62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DATA_ROOT)</w:t>
      </w:r>
    </w:p>
    <w:p w14:paraId="3A76B42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to store artifacts generated from the pipeline.</w:t>
      </w:r>
    </w:p>
    <w:p w14:paraId="76E9D5F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ROOT = os.path.join(PIPE_DIR, 'pipelines', PIPELINE_NAME)</w:t>
      </w:r>
    </w:p>
    <w:p w14:paraId="03C16AF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PIPELINE_ROOT)</w:t>
      </w:r>
    </w:p>
    <w:p w14:paraId="2E31A6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Path to a SQLite DB file to use as an MLMD storage.</w:t>
      </w:r>
    </w:p>
    <w:p w14:paraId="41BA3C2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ETADATA_PATH = os.path.join(PIPE_DIR, 'metadata', PIPELINE_NAME, 'metadata.db')</w:t>
      </w:r>
    </w:p>
    <w:p w14:paraId="20A231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ETADATA_PATH)</w:t>
      </w:r>
    </w:p>
    <w:p w14:paraId="095AA80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where created models from the pipeline will be exported.</w:t>
      </w:r>
    </w:p>
    <w:p w14:paraId="75EDE1B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SERVING_MODEL_DIR = os.path.join(PIPE_DIR, 'serving_model', PIPELINE_NAME)</w:t>
      </w:r>
    </w:p>
    <w:p w14:paraId="41FA533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SERVING_MODEL_DIR)</w:t>
      </w:r>
    </w:p>
    <w:p w14:paraId="3B578ED8" w14:textId="77777777" w:rsidR="007B1F68" w:rsidRPr="007B1F68" w:rsidRDefault="007B1F68" w:rsidP="007B1F68">
      <w:pPr>
        <w:spacing w:before="0" w:line="240" w:lineRule="auto"/>
        <w:jc w:val="left"/>
        <w:rPr>
          <w:rFonts w:ascii="Courier New" w:hAnsi="Courier New" w:cs="Courier New"/>
          <w:sz w:val="14"/>
          <w:szCs w:val="14"/>
        </w:rPr>
      </w:pPr>
    </w:p>
    <w:p w14:paraId="290FC5D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ODEL_PLOTS = os.path.join(PIPE_DIR, 'pipelines', PIPELINE_NAME, 'plots')</w:t>
      </w:r>
    </w:p>
    <w:p w14:paraId="5D25ACF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ODEL_PLOTS)</w:t>
      </w:r>
    </w:p>
    <w:p w14:paraId="096A1E43" w14:textId="77777777" w:rsidR="007B1F68" w:rsidRPr="007B1F68" w:rsidRDefault="007B1F68" w:rsidP="007B1F68">
      <w:pPr>
        <w:spacing w:before="0" w:line="240" w:lineRule="auto"/>
        <w:jc w:val="left"/>
        <w:rPr>
          <w:rFonts w:ascii="Courier New" w:hAnsi="Courier New" w:cs="Courier New"/>
          <w:sz w:val="14"/>
          <w:szCs w:val="14"/>
        </w:rPr>
      </w:pPr>
    </w:p>
    <w:p w14:paraId="4717943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absl import logging</w:t>
      </w:r>
    </w:p>
    <w:p w14:paraId="6E9E757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logging.set_verbosity(logging.INFO)  # Set default logging level.</w:t>
      </w:r>
    </w:p>
    <w:p w14:paraId="500E6FB7" w14:textId="77777777" w:rsidR="007B1F68" w:rsidRPr="007B1F68" w:rsidRDefault="007B1F68" w:rsidP="007B1F68">
      <w:pPr>
        <w:spacing w:before="0" w:line="240" w:lineRule="auto"/>
        <w:jc w:val="left"/>
        <w:rPr>
          <w:rFonts w:ascii="Courier New" w:hAnsi="Courier New" w:cs="Courier New"/>
          <w:sz w:val="14"/>
          <w:szCs w:val="14"/>
        </w:rPr>
      </w:pPr>
    </w:p>
    <w:p w14:paraId="54E08C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trainer_module_file = 'model_source/dcn_ranking_training.py'</w:t>
      </w:r>
    </w:p>
    <w:p w14:paraId="457E0672" w14:textId="77777777" w:rsidR="007B1F68" w:rsidRPr="007B1F68" w:rsidRDefault="007B1F68" w:rsidP="007B1F68">
      <w:pPr>
        <w:spacing w:before="0" w:line="240" w:lineRule="auto"/>
        <w:jc w:val="left"/>
        <w:rPr>
          <w:rFonts w:ascii="Courier New" w:hAnsi="Courier New" w:cs="Courier New"/>
          <w:sz w:val="14"/>
          <w:szCs w:val="14"/>
        </w:rPr>
      </w:pPr>
    </w:p>
    <w:p w14:paraId="0ECA26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beam_pipeline_args = [</w:t>
      </w:r>
    </w:p>
    <w:p w14:paraId="7C4107B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running_mode=multi_processing',</w:t>
      </w:r>
    </w:p>
    <w:p w14:paraId="65D273E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num_workers=0',</w:t>
      </w:r>
    </w:p>
    <w:p w14:paraId="55B5AFE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3629E6DE" w14:textId="77777777" w:rsidR="007B1F68" w:rsidRPr="007B1F68" w:rsidRDefault="007B1F68" w:rsidP="007B1F68">
      <w:pPr>
        <w:spacing w:before="0" w:line="240" w:lineRule="auto"/>
        <w:jc w:val="left"/>
        <w:rPr>
          <w:rFonts w:ascii="Courier New" w:hAnsi="Courier New" w:cs="Courier New"/>
          <w:sz w:val="14"/>
          <w:szCs w:val="14"/>
        </w:rPr>
      </w:pPr>
    </w:p>
    <w:p w14:paraId="008AA41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Airflow-specific configs; these will be passed directly to airflow</w:t>
      </w:r>
    </w:p>
    <w:p w14:paraId="61C6179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airflow_config = {</w:t>
      </w:r>
    </w:p>
    <w:p w14:paraId="0782F0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dule_interval': None,</w:t>
      </w:r>
    </w:p>
    <w:p w14:paraId="454836C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rt_date': datetime.datetime(2022, 8, 3),</w:t>
      </w:r>
    </w:p>
    <w:p w14:paraId="7E6AFEA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69B7747A" w14:textId="77777777" w:rsidR="007B1F68" w:rsidRPr="007B1F68" w:rsidRDefault="007B1F68" w:rsidP="007B1F68">
      <w:pPr>
        <w:spacing w:before="0" w:line="240" w:lineRule="auto"/>
        <w:jc w:val="left"/>
        <w:rPr>
          <w:rFonts w:ascii="Courier New" w:hAnsi="Courier New" w:cs="Courier New"/>
          <w:sz w:val="14"/>
          <w:szCs w:val="14"/>
        </w:rPr>
      </w:pPr>
    </w:p>
    <w:p w14:paraId="3DFC4E41" w14:textId="77777777" w:rsidR="007B1F68" w:rsidRPr="007B1F68" w:rsidRDefault="007B1F68" w:rsidP="007B1F68">
      <w:pPr>
        <w:spacing w:before="0" w:line="240" w:lineRule="auto"/>
        <w:jc w:val="left"/>
        <w:rPr>
          <w:rFonts w:ascii="Courier New" w:hAnsi="Courier New" w:cs="Courier New"/>
          <w:sz w:val="14"/>
          <w:szCs w:val="14"/>
        </w:rPr>
      </w:pPr>
    </w:p>
    <w:p w14:paraId="1352D69A" w14:textId="77777777" w:rsidR="007B1F68" w:rsidRPr="007B1F68" w:rsidRDefault="007B1F68" w:rsidP="007B1F68">
      <w:pPr>
        <w:spacing w:before="0" w:line="240" w:lineRule="auto"/>
        <w:jc w:val="left"/>
        <w:rPr>
          <w:rFonts w:ascii="Courier New" w:hAnsi="Courier New" w:cs="Courier New"/>
          <w:sz w:val="14"/>
          <w:szCs w:val="14"/>
        </w:rPr>
      </w:pPr>
    </w:p>
    <w:p w14:paraId="6BFF944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ef _create_pipeline(pipeline_name: str, pipeline_root: str, data_root: str,</w:t>
      </w:r>
    </w:p>
    <w:p w14:paraId="46E7784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 str, serving_model_dir: str,</w:t>
      </w:r>
    </w:p>
    <w:p w14:paraId="38FEF1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 str, plot_path: str, beam_pipeline_args: List[str]) -&gt; tfx.dsl.Pipeline:</w:t>
      </w:r>
    </w:p>
    <w:p w14:paraId="27713EDC" w14:textId="77777777" w:rsidR="007B1F68" w:rsidRPr="007B1F68" w:rsidRDefault="007B1F68" w:rsidP="007B1F68">
      <w:pPr>
        <w:spacing w:before="0" w:line="240" w:lineRule="auto"/>
        <w:jc w:val="left"/>
        <w:rPr>
          <w:rFonts w:ascii="Courier New" w:hAnsi="Courier New" w:cs="Courier New"/>
          <w:sz w:val="14"/>
          <w:szCs w:val="14"/>
        </w:rPr>
      </w:pPr>
    </w:p>
    <w:p w14:paraId="3E8542EE" w14:textId="77777777" w:rsidR="007B1F68" w:rsidRPr="007B1F68" w:rsidRDefault="007B1F68" w:rsidP="007B1F68">
      <w:pPr>
        <w:spacing w:before="0" w:line="240" w:lineRule="auto"/>
        <w:jc w:val="left"/>
        <w:rPr>
          <w:rFonts w:ascii="Courier New" w:hAnsi="Courier New" w:cs="Courier New"/>
          <w:sz w:val="14"/>
          <w:szCs w:val="14"/>
        </w:rPr>
      </w:pPr>
    </w:p>
    <w:p w14:paraId="1965897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Brings data into the pipeline.</w:t>
      </w:r>
    </w:p>
    <w:p w14:paraId="67576E5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 = tfx.components.CsvExampleGen(input_base=data_root)</w:t>
      </w:r>
    </w:p>
    <w:p w14:paraId="2032320B" w14:textId="77777777" w:rsidR="007B1F68" w:rsidRPr="007B1F68" w:rsidRDefault="007B1F68" w:rsidP="007B1F68">
      <w:pPr>
        <w:spacing w:before="0" w:line="240" w:lineRule="auto"/>
        <w:jc w:val="left"/>
        <w:rPr>
          <w:rFonts w:ascii="Courier New" w:hAnsi="Courier New" w:cs="Courier New"/>
          <w:sz w:val="14"/>
          <w:szCs w:val="14"/>
        </w:rPr>
      </w:pPr>
    </w:p>
    <w:p w14:paraId="40B689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Evaluate rudimentary statistics on the dataset</w:t>
      </w:r>
    </w:p>
    <w:p w14:paraId="35BEC08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 = tfx.components.StatisticsGen(</w:t>
      </w:r>
    </w:p>
    <w:p w14:paraId="71ED5F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3A6FC4C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6CDCF269" w14:textId="77777777" w:rsidR="007B1F68" w:rsidRPr="007B1F68" w:rsidRDefault="007B1F68" w:rsidP="007B1F68">
      <w:pPr>
        <w:spacing w:before="0" w:line="240" w:lineRule="auto"/>
        <w:jc w:val="left"/>
        <w:rPr>
          <w:rFonts w:ascii="Courier New" w:hAnsi="Courier New" w:cs="Courier New"/>
          <w:sz w:val="14"/>
          <w:szCs w:val="14"/>
        </w:rPr>
      </w:pPr>
    </w:p>
    <w:p w14:paraId="734CAA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Read and infer schema of the dataset</w:t>
      </w:r>
    </w:p>
    <w:p w14:paraId="5F348F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 = tfx.components.SchemaGen(</w:t>
      </w:r>
    </w:p>
    <w:p w14:paraId="7E605D8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51F1F2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9E33C19" w14:textId="77777777" w:rsidR="007B1F68" w:rsidRPr="007B1F68" w:rsidRDefault="007B1F68" w:rsidP="007B1F68">
      <w:pPr>
        <w:spacing w:before="0" w:line="240" w:lineRule="auto"/>
        <w:jc w:val="left"/>
        <w:rPr>
          <w:rFonts w:ascii="Courier New" w:hAnsi="Courier New" w:cs="Courier New"/>
          <w:sz w:val="14"/>
          <w:szCs w:val="14"/>
        </w:rPr>
      </w:pPr>
    </w:p>
    <w:p w14:paraId="2D856FF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Check dataset for anomalies</w:t>
      </w:r>
    </w:p>
    <w:p w14:paraId="732410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 = tfx.components.ExampleValidator(</w:t>
      </w:r>
    </w:p>
    <w:p w14:paraId="4995D41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13F6A2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77B2529C" w14:textId="77777777" w:rsidR="007B1F68" w:rsidRPr="007B1F68" w:rsidRDefault="007B1F68" w:rsidP="007B1F68">
      <w:pPr>
        <w:spacing w:before="0" w:line="240" w:lineRule="auto"/>
        <w:jc w:val="left"/>
        <w:rPr>
          <w:rFonts w:ascii="Courier New" w:hAnsi="Courier New" w:cs="Courier New"/>
          <w:sz w:val="14"/>
          <w:szCs w:val="14"/>
        </w:rPr>
      </w:pPr>
    </w:p>
    <w:p w14:paraId="0F181EB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Uses user-provided Python function that trains a model.</w:t>
      </w:r>
    </w:p>
    <w:p w14:paraId="2B5FFA1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 = tfx.components.Trainer(</w:t>
      </w:r>
    </w:p>
    <w:p w14:paraId="1C09745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module_file,</w:t>
      </w:r>
    </w:p>
    <w:p w14:paraId="31C0BB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49D375F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5062A6E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_args=tfx.proto.TrainArgs(num_steps=12),</w:t>
      </w:r>
    </w:p>
    <w:p w14:paraId="73A9E2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val_args=tfx.proto.EvalArgs(num_steps=24),</w:t>
      </w:r>
    </w:p>
    <w:p w14:paraId="575024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ustom_config={"plot_path": plot_path})</w:t>
      </w:r>
    </w:p>
    <w:p w14:paraId="3890FD0D" w14:textId="77777777" w:rsidR="007B1F68" w:rsidRPr="007B1F68" w:rsidRDefault="007B1F68" w:rsidP="007B1F68">
      <w:pPr>
        <w:spacing w:before="0" w:line="240" w:lineRule="auto"/>
        <w:jc w:val="left"/>
        <w:rPr>
          <w:rFonts w:ascii="Courier New" w:hAnsi="Courier New" w:cs="Courier New"/>
          <w:sz w:val="14"/>
          <w:szCs w:val="14"/>
        </w:rPr>
      </w:pPr>
    </w:p>
    <w:p w14:paraId="2D48A4B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Pushes the model to a filesystem destination.</w:t>
      </w:r>
    </w:p>
    <w:p w14:paraId="56E3641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 = tfx.components.Pusher(</w:t>
      </w:r>
    </w:p>
    <w:p w14:paraId="6C83598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el=trainer.outputs['model'],</w:t>
      </w:r>
    </w:p>
    <w:p w14:paraId="060EC9C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_destination=tfx.proto.PushDestination(</w:t>
      </w:r>
    </w:p>
    <w:p w14:paraId="00602F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filesystem=tfx.proto.PushDestination.Filesystem(</w:t>
      </w:r>
    </w:p>
    <w:p w14:paraId="0503DD3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ase_directory=serving_model_dir)))</w:t>
      </w:r>
    </w:p>
    <w:p w14:paraId="004B4A74" w14:textId="77777777" w:rsidR="007B1F68" w:rsidRPr="007B1F68" w:rsidRDefault="007B1F68" w:rsidP="007B1F68">
      <w:pPr>
        <w:spacing w:before="0" w:line="240" w:lineRule="auto"/>
        <w:jc w:val="left"/>
        <w:rPr>
          <w:rFonts w:ascii="Courier New" w:hAnsi="Courier New" w:cs="Courier New"/>
          <w:sz w:val="14"/>
          <w:szCs w:val="14"/>
        </w:rPr>
      </w:pPr>
    </w:p>
    <w:p w14:paraId="6373E51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Following three components will be included in the pipeline.</w:t>
      </w:r>
    </w:p>
    <w:p w14:paraId="7028B00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 = [</w:t>
      </w:r>
    </w:p>
    <w:p w14:paraId="63F64D7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w:t>
      </w:r>
    </w:p>
    <w:p w14:paraId="7B05D1C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w:t>
      </w:r>
    </w:p>
    <w:p w14:paraId="294D7E1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w:t>
      </w:r>
    </w:p>
    <w:p w14:paraId="1CEACDD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w:t>
      </w:r>
    </w:p>
    <w:p w14:paraId="76E84FC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w:t>
      </w:r>
    </w:p>
    <w:p w14:paraId="494983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w:t>
      </w:r>
    </w:p>
    <w:p w14:paraId="2453ED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2D3E6DD" w14:textId="77777777" w:rsidR="007B1F68" w:rsidRPr="007B1F68" w:rsidRDefault="007B1F68" w:rsidP="007B1F68">
      <w:pPr>
        <w:spacing w:before="0" w:line="240" w:lineRule="auto"/>
        <w:jc w:val="left"/>
        <w:rPr>
          <w:rFonts w:ascii="Courier New" w:hAnsi="Courier New" w:cs="Courier New"/>
          <w:sz w:val="14"/>
          <w:szCs w:val="14"/>
        </w:rPr>
      </w:pPr>
    </w:p>
    <w:p w14:paraId="564C948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return tfx.dsl.Pipeline(</w:t>
      </w:r>
    </w:p>
    <w:p w14:paraId="52EA32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7D9EE7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5411012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connection_config=tfx.orchestration.metadata</w:t>
      </w:r>
    </w:p>
    <w:p w14:paraId="2B6635A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qlite_metadata_connection_config(metadata_path),</w:t>
      </w:r>
    </w:p>
    <w:p w14:paraId="0B25CEA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components,</w:t>
      </w:r>
    </w:p>
    <w:p w14:paraId="44763F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eam_pipeline_args=beam_pipeline_args</w:t>
      </w:r>
    </w:p>
    <w:p w14:paraId="075CBF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0C2277BC" w14:textId="77777777" w:rsidR="007B1F68" w:rsidRPr="007B1F68" w:rsidRDefault="007B1F68" w:rsidP="007B1F68">
      <w:pPr>
        <w:spacing w:before="0" w:line="240" w:lineRule="auto"/>
        <w:jc w:val="left"/>
        <w:rPr>
          <w:rFonts w:ascii="Courier New" w:hAnsi="Courier New" w:cs="Courier New"/>
          <w:sz w:val="14"/>
          <w:szCs w:val="14"/>
        </w:rPr>
      </w:pPr>
    </w:p>
    <w:p w14:paraId="21582D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G = AirflowDagRunner((AirflowPipelineConfig(_airflow_config))).run(</w:t>
      </w:r>
    </w:p>
    <w:p w14:paraId="4ED96F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_create_pipeline(</w:t>
      </w:r>
    </w:p>
    <w:p w14:paraId="068992E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66D5145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177AFDF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ata_root=DATA_ROOT,</w:t>
      </w:r>
    </w:p>
    <w:p w14:paraId="646DBFD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_trainer_module_file,</w:t>
      </w:r>
    </w:p>
    <w:p w14:paraId="6164EC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erving_model_dir=SERVING_MODEL_DIR,</w:t>
      </w:r>
    </w:p>
    <w:p w14:paraId="77CC055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METADATA_PATH,</w:t>
      </w:r>
    </w:p>
    <w:p w14:paraId="68F5FA3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lot_path=MODEL_PLOTS,</w:t>
      </w:r>
    </w:p>
    <w:p w14:paraId="4A4EDCFF" w14:textId="3F8C72D5" w:rsidR="006774D5" w:rsidRPr="0058722A" w:rsidRDefault="007B1F68" w:rsidP="007B1F68">
      <w:pPr>
        <w:spacing w:before="0" w:line="240" w:lineRule="auto"/>
        <w:jc w:val="left"/>
        <w:rPr>
          <w:sz w:val="24"/>
        </w:rPr>
      </w:pPr>
      <w:r w:rsidRPr="007B1F68">
        <w:rPr>
          <w:rFonts w:ascii="Courier New" w:hAnsi="Courier New" w:cs="Courier New"/>
          <w:sz w:val="14"/>
          <w:szCs w:val="14"/>
        </w:rPr>
        <w:t xml:space="preserve">      beam_pipeline_args=_beam_pipeline_args))</w:t>
      </w:r>
    </w:p>
    <w:p w14:paraId="49DD3680" w14:textId="4214A529" w:rsidR="00491F82" w:rsidRDefault="00A6789C" w:rsidP="00A6789C">
      <w:pPr>
        <w:pStyle w:val="berschrift3"/>
        <w:numPr>
          <w:ilvl w:val="0"/>
          <w:numId w:val="0"/>
        </w:numPr>
      </w:pPr>
      <w:bookmarkStart w:id="175" w:name="_Toc110808418"/>
      <w:r>
        <w:t>data_fetch</w:t>
      </w:r>
      <w:bookmarkEnd w:id="175"/>
    </w:p>
    <w:p w14:paraId="7DA8C436" w14:textId="5988EAB5" w:rsidR="007B055F" w:rsidRPr="006774D5" w:rsidRDefault="007B055F" w:rsidP="007B055F">
      <w:pPr>
        <w:pStyle w:val="berschrift4"/>
        <w:numPr>
          <w:ilvl w:val="0"/>
          <w:numId w:val="0"/>
        </w:numPr>
      </w:pPr>
      <w:r>
        <w:t>m</w:t>
      </w:r>
      <w:r w:rsidR="006E2548">
        <w:t>ovielens_csv_generator</w:t>
      </w:r>
      <w:r>
        <w:t>.</w:t>
      </w:r>
      <w:r w:rsidR="00765C36">
        <w:t>i</w:t>
      </w:r>
      <w:r>
        <w:t>py</w:t>
      </w:r>
      <w:r w:rsidR="00765C36">
        <w:t>nb</w:t>
      </w:r>
    </w:p>
    <w:p w14:paraId="38693461"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os</w:t>
      </w:r>
    </w:p>
    <w:p w14:paraId="370B4B0D"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pandas as pd</w:t>
      </w:r>
    </w:p>
    <w:p w14:paraId="474AF515" w14:textId="77777777" w:rsidR="00EA1E3A" w:rsidRPr="00EA1E3A" w:rsidRDefault="00EA1E3A" w:rsidP="00EA1E3A">
      <w:pPr>
        <w:spacing w:before="0" w:line="240" w:lineRule="auto"/>
        <w:jc w:val="left"/>
        <w:rPr>
          <w:rFonts w:ascii="Courier New" w:hAnsi="Courier New" w:cs="Courier New"/>
          <w:sz w:val="14"/>
          <w:szCs w:val="14"/>
        </w:rPr>
      </w:pPr>
    </w:p>
    <w:p w14:paraId="21A90BC9"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 Change work directory to /artifact</w:t>
      </w:r>
    </w:p>
    <w:p w14:paraId="6D35D9BC"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45EEF895"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os.chdir("../data/downloads")</w:t>
      </w:r>
    </w:p>
    <w:p w14:paraId="7BC34C8F"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0E5D0163" w14:textId="77777777" w:rsidR="00EA1E3A" w:rsidRPr="00EA1E3A" w:rsidRDefault="00EA1E3A" w:rsidP="00EA1E3A">
      <w:pPr>
        <w:spacing w:before="0" w:line="240" w:lineRule="auto"/>
        <w:jc w:val="left"/>
        <w:rPr>
          <w:rFonts w:ascii="Courier New" w:hAnsi="Courier New" w:cs="Courier New"/>
          <w:sz w:val="14"/>
          <w:szCs w:val="14"/>
        </w:rPr>
      </w:pPr>
    </w:p>
    <w:p w14:paraId="486227B5" w14:textId="3646D257" w:rsid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ds_name = 'ml-100k'</w:t>
      </w:r>
    </w:p>
    <w:p w14:paraId="0E88F05F" w14:textId="77777777" w:rsidR="00765C36" w:rsidRDefault="00765C36" w:rsidP="00EA1E3A">
      <w:pPr>
        <w:spacing w:before="0" w:line="240" w:lineRule="auto"/>
        <w:jc w:val="left"/>
        <w:rPr>
          <w:rFonts w:ascii="Courier New" w:hAnsi="Courier New" w:cs="Courier New"/>
          <w:sz w:val="14"/>
          <w:szCs w:val="14"/>
        </w:rPr>
      </w:pPr>
    </w:p>
    <w:p w14:paraId="7DFA50FC"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Fetch data (only run for the first time)</w:t>
      </w:r>
    </w:p>
    <w:p w14:paraId="0701BD93"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wget https://files.grouplens.org/datasets/movielens/{ds_name}.zip</w:t>
      </w:r>
    </w:p>
    <w:p w14:paraId="68D264C6"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unzip {ds_name}.zip</w:t>
      </w:r>
    </w:p>
    <w:p w14:paraId="51828788" w14:textId="71BC97DC" w:rsidR="00EA1E3A"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rm {ds_name}.zip</w:t>
      </w:r>
    </w:p>
    <w:p w14:paraId="6B1ABE38" w14:textId="01EA02F5" w:rsidR="00A32DA3" w:rsidRDefault="00A32DA3" w:rsidP="00765C36">
      <w:pPr>
        <w:spacing w:before="0" w:line="240" w:lineRule="auto"/>
        <w:jc w:val="left"/>
        <w:rPr>
          <w:rFonts w:ascii="Courier New" w:hAnsi="Courier New" w:cs="Courier New"/>
          <w:sz w:val="14"/>
          <w:szCs w:val="14"/>
        </w:rPr>
      </w:pPr>
    </w:p>
    <w:p w14:paraId="35307934"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all needed dataframes from download files</w:t>
      </w:r>
    </w:p>
    <w:p w14:paraId="1FA67E02" w14:textId="77777777" w:rsidR="00A32DA3" w:rsidRPr="00A32DA3" w:rsidRDefault="00A32DA3" w:rsidP="00A32DA3">
      <w:pPr>
        <w:spacing w:before="0" w:line="240" w:lineRule="auto"/>
        <w:jc w:val="left"/>
        <w:rPr>
          <w:rFonts w:ascii="Courier New" w:hAnsi="Courier New" w:cs="Courier New"/>
          <w:sz w:val="14"/>
          <w:szCs w:val="14"/>
        </w:rPr>
      </w:pPr>
    </w:p>
    <w:p w14:paraId="513CDC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movie rating</w:t>
      </w:r>
    </w:p>
    <w:p w14:paraId="26E24428"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cols = ['user_id', 'movie_id', 'user_rating', 'timestamp']</w:t>
      </w:r>
    </w:p>
    <w:p w14:paraId="515D693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df = pd.read_csv(f'{ds_name}/u.data', sep='\t', names=data_cols)</w:t>
      </w:r>
    </w:p>
    <w:p w14:paraId="079AC6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print(data_df.sample(1))</w:t>
      </w:r>
    </w:p>
    <w:p w14:paraId="57CAE7BE" w14:textId="77777777" w:rsidR="00A32DA3" w:rsidRPr="00A32DA3" w:rsidRDefault="00A32DA3" w:rsidP="00A32DA3">
      <w:pPr>
        <w:spacing w:before="0" w:line="240" w:lineRule="auto"/>
        <w:jc w:val="left"/>
        <w:rPr>
          <w:rFonts w:ascii="Courier New" w:hAnsi="Courier New" w:cs="Courier New"/>
          <w:sz w:val="14"/>
          <w:szCs w:val="14"/>
        </w:rPr>
      </w:pPr>
    </w:p>
    <w:p w14:paraId="1E29425C"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 demography</w:t>
      </w:r>
    </w:p>
    <w:p w14:paraId="2FE39133"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cols = ['user_id', 'raw_user_age', 'user_gender', 'user_occupation_text', 'user_zip_code']</w:t>
      </w:r>
    </w:p>
    <w:p w14:paraId="484619D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df = pd.read_csv(f'{ds_name}/u.user', sep='|', names=user_cols)</w:t>
      </w:r>
    </w:p>
    <w:p w14:paraId="4459E51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lastRenderedPageBreak/>
        <w:t>print(user_df.sample(1))</w:t>
      </w:r>
    </w:p>
    <w:p w14:paraId="47B63543" w14:textId="77777777" w:rsidR="00A32DA3" w:rsidRPr="00A32DA3" w:rsidRDefault="00A32DA3" w:rsidP="00A32DA3">
      <w:pPr>
        <w:spacing w:before="0" w:line="240" w:lineRule="auto"/>
        <w:jc w:val="left"/>
        <w:rPr>
          <w:rFonts w:ascii="Courier New" w:hAnsi="Courier New" w:cs="Courier New"/>
          <w:sz w:val="14"/>
          <w:szCs w:val="14"/>
        </w:rPr>
      </w:pPr>
    </w:p>
    <w:p w14:paraId="342634FD"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cols = ['movie_id', 'movie_name', 'release_date', ' ','link', 'genre1', 'genre2', 'genre3', 'genre4', 'genre5', 'genre6', 'genre7', 'genre8', 'genre9', 'genre10', 'genre11', 'genre12', 'genre13', 'genre14', 'genre15', 'genre16', 'genre17', 'genre18', 'genre19', 'genre20']</w:t>
      </w:r>
    </w:p>
    <w:p w14:paraId="38CBAC1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pd.read_csv(f'{ds_name}/u.item', sep='|', names=movie_cols, encoding = "ISO-8859-1")</w:t>
      </w:r>
    </w:p>
    <w:p w14:paraId="7895FAEB"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keep columns movie_id, movie_name, release_date</w:t>
      </w:r>
    </w:p>
    <w:p w14:paraId="2CC8004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movie_df.iloc[:, :3]</w:t>
      </w:r>
    </w:p>
    <w:p w14:paraId="2D10EC4A" w14:textId="37979862" w:rsidR="007B055F"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sample(1)</w:t>
      </w:r>
    </w:p>
    <w:p w14:paraId="4DBDC6D6" w14:textId="293441D9" w:rsidR="00A32DA3" w:rsidRDefault="00A32DA3" w:rsidP="00A32DA3">
      <w:pPr>
        <w:spacing w:before="0" w:line="240" w:lineRule="auto"/>
        <w:jc w:val="left"/>
        <w:rPr>
          <w:rFonts w:ascii="Courier New" w:hAnsi="Courier New" w:cs="Courier New"/>
          <w:sz w:val="14"/>
          <w:szCs w:val="14"/>
        </w:rPr>
      </w:pPr>
    </w:p>
    <w:p w14:paraId="04623F9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Merge individual dfs into one</w:t>
      </w:r>
    </w:p>
    <w:p w14:paraId="482E0D5F" w14:textId="77777777" w:rsidR="00A32DA3" w:rsidRPr="00A32DA3" w:rsidRDefault="00A32DA3" w:rsidP="00A32DA3">
      <w:pPr>
        <w:spacing w:before="0" w:line="240" w:lineRule="auto"/>
        <w:jc w:val="left"/>
        <w:rPr>
          <w:rFonts w:ascii="Courier New" w:hAnsi="Courier New" w:cs="Courier New"/>
          <w:sz w:val="14"/>
          <w:szCs w:val="14"/>
        </w:rPr>
      </w:pPr>
    </w:p>
    <w:p w14:paraId="29C3D1F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ata_df with user_df</w:t>
      </w:r>
    </w:p>
    <w:p w14:paraId="585B1C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ata_df.merge(user_df, on='user_id')</w:t>
      </w:r>
    </w:p>
    <w:p w14:paraId="3A6E46B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f with movie_df</w:t>
      </w:r>
    </w:p>
    <w:p w14:paraId="339B8F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f.merge(movie_df, on='movie_id')</w:t>
      </w:r>
    </w:p>
    <w:p w14:paraId="54CEDF92" w14:textId="54486C8D" w:rsid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w:t>
      </w:r>
    </w:p>
    <w:p w14:paraId="7979364F" w14:textId="0B3F2FAD" w:rsidR="00A32DA3" w:rsidRDefault="00A32DA3" w:rsidP="00A32DA3">
      <w:pPr>
        <w:spacing w:before="0" w:line="240" w:lineRule="auto"/>
        <w:jc w:val="left"/>
        <w:rPr>
          <w:rFonts w:ascii="Courier New" w:hAnsi="Courier New" w:cs="Courier New"/>
          <w:sz w:val="14"/>
          <w:szCs w:val="14"/>
        </w:rPr>
      </w:pPr>
    </w:p>
    <w:p w14:paraId="6B4350A6"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Simple data augmentation</w:t>
      </w:r>
    </w:p>
    <w:p w14:paraId="1079E38C" w14:textId="77777777" w:rsidR="007D3456" w:rsidRPr="007D3456" w:rsidRDefault="007D3456" w:rsidP="007D3456">
      <w:pPr>
        <w:spacing w:before="0" w:line="240" w:lineRule="auto"/>
        <w:jc w:val="left"/>
        <w:rPr>
          <w:rFonts w:ascii="Courier New" w:hAnsi="Courier New" w:cs="Courier New"/>
          <w:sz w:val="14"/>
          <w:szCs w:val="14"/>
        </w:rPr>
      </w:pPr>
    </w:p>
    <w:p w14:paraId="2F1B336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Bucketize user age (as seen in tfds)</w:t>
      </w:r>
    </w:p>
    <w:p w14:paraId="41908D9A"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ef bucketizer(age):</w:t>
      </w:r>
    </w:p>
    <w:p w14:paraId="61951ED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if age &lt; 18:</w:t>
      </w:r>
    </w:p>
    <w:p w14:paraId="30CD0C6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w:t>
      </w:r>
    </w:p>
    <w:p w14:paraId="45618D4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18 and age &lt; 25:</w:t>
      </w:r>
    </w:p>
    <w:p w14:paraId="4A75D00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8</w:t>
      </w:r>
    </w:p>
    <w:p w14:paraId="24BAAAA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25 and age &lt; 35:</w:t>
      </w:r>
    </w:p>
    <w:p w14:paraId="2832C50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25</w:t>
      </w:r>
    </w:p>
    <w:p w14:paraId="3EBC918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35 and age &lt; 45:</w:t>
      </w:r>
    </w:p>
    <w:p w14:paraId="6326C90B"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35</w:t>
      </w:r>
    </w:p>
    <w:p w14:paraId="61FB9A4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45 and age &lt; 50:</w:t>
      </w:r>
    </w:p>
    <w:p w14:paraId="0C59F2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45</w:t>
      </w:r>
    </w:p>
    <w:p w14:paraId="71B623A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50 and age &lt; 55:</w:t>
      </w:r>
    </w:p>
    <w:p w14:paraId="73819DC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0</w:t>
      </w:r>
    </w:p>
    <w:p w14:paraId="4E8E771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se:</w:t>
      </w:r>
    </w:p>
    <w:p w14:paraId="4A7B962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6</w:t>
      </w:r>
    </w:p>
    <w:p w14:paraId="023D40FA" w14:textId="77777777" w:rsidR="007D3456" w:rsidRPr="007D3456" w:rsidRDefault="007D3456" w:rsidP="007D3456">
      <w:pPr>
        <w:spacing w:before="0" w:line="240" w:lineRule="auto"/>
        <w:jc w:val="left"/>
        <w:rPr>
          <w:rFonts w:ascii="Courier New" w:hAnsi="Courier New" w:cs="Courier New"/>
          <w:sz w:val="14"/>
          <w:szCs w:val="14"/>
        </w:rPr>
      </w:pPr>
    </w:p>
    <w:p w14:paraId="02F2574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ucketized_user_age'] = df['raw_user_age'].apply(bucketizer)</w:t>
      </w:r>
    </w:p>
    <w:p w14:paraId="260A9822" w14:textId="77777777" w:rsidR="007D3456" w:rsidRPr="007D3456" w:rsidRDefault="007D3456" w:rsidP="007D3456">
      <w:pPr>
        <w:spacing w:before="0" w:line="240" w:lineRule="auto"/>
        <w:jc w:val="left"/>
        <w:rPr>
          <w:rFonts w:ascii="Courier New" w:hAnsi="Courier New" w:cs="Courier New"/>
          <w:sz w:val="14"/>
          <w:szCs w:val="14"/>
        </w:rPr>
      </w:pPr>
    </w:p>
    <w:p w14:paraId="7F7B255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onvert gender to bool value</w:t>
      </w:r>
    </w:p>
    <w:p w14:paraId="325365E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ool_user_gender'] = df['user_gender'].map({'M': True, 'F': False})</w:t>
      </w:r>
    </w:p>
    <w:p w14:paraId="447806E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4BAEE061" w14:textId="77777777" w:rsidR="007D3456" w:rsidRPr="007D3456" w:rsidRDefault="007D3456" w:rsidP="007D3456">
      <w:pPr>
        <w:spacing w:before="0" w:line="240" w:lineRule="auto"/>
        <w:jc w:val="left"/>
        <w:rPr>
          <w:rFonts w:ascii="Courier New" w:hAnsi="Courier New" w:cs="Courier New"/>
          <w:sz w:val="14"/>
          <w:szCs w:val="14"/>
        </w:rPr>
      </w:pPr>
    </w:p>
    <w:p w14:paraId="0EE2D61D"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int_user_gender'] = df['bool_user_gender'].astype(int)</w:t>
      </w:r>
    </w:p>
    <w:p w14:paraId="2F3CC717" w14:textId="77777777" w:rsidR="007D3456" w:rsidRPr="007D3456" w:rsidRDefault="007D3456" w:rsidP="007D3456">
      <w:pPr>
        <w:spacing w:before="0" w:line="240" w:lineRule="auto"/>
        <w:jc w:val="left"/>
        <w:rPr>
          <w:rFonts w:ascii="Courier New" w:hAnsi="Courier New" w:cs="Courier New"/>
          <w:sz w:val="14"/>
          <w:szCs w:val="14"/>
        </w:rPr>
      </w:pPr>
    </w:p>
    <w:p w14:paraId="49AE8BC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Extract year as int from release date</w:t>
      </w:r>
    </w:p>
    <w:p w14:paraId="48363E7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ef year_extractor(date):</w:t>
      </w:r>
    </w:p>
    <w:p w14:paraId="64084DC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return date.split('-')[2]</w:t>
      </w:r>
    </w:p>
    <w:p w14:paraId="2D9BA0C2"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w:t>
      </w:r>
    </w:p>
    <w:p w14:paraId="4672FC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f['release_year'] = df['release_date'].apply(year_extractor)</w:t>
      </w:r>
    </w:p>
    <w:p w14:paraId="1214C8C2" w14:textId="5EEED527" w:rsidR="00A32DA3"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608269C6" w14:textId="2C1DB8D0" w:rsidR="007D3456" w:rsidRDefault="007D3456" w:rsidP="007D3456">
      <w:pPr>
        <w:spacing w:before="0" w:line="240" w:lineRule="auto"/>
        <w:jc w:val="left"/>
        <w:rPr>
          <w:rFonts w:ascii="Courier New" w:hAnsi="Courier New" w:cs="Courier New"/>
          <w:sz w:val="14"/>
          <w:szCs w:val="14"/>
        </w:rPr>
      </w:pPr>
    </w:p>
    <w:p w14:paraId="1434857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reate a ready-to-user df for the model</w:t>
      </w:r>
    </w:p>
    <w:p w14:paraId="3DF1031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user_id', 'movie_id', 'user_rating', 'timestamp', 'user_occupation_text', 'bucketized_user_age', 'int_user_gender']]</w:t>
      </w:r>
    </w:p>
    <w:p w14:paraId="620F7F09" w14:textId="77777777" w:rsidR="007D3456" w:rsidRPr="007D3456" w:rsidRDefault="007D3456" w:rsidP="007D3456">
      <w:pPr>
        <w:spacing w:before="0" w:line="240" w:lineRule="auto"/>
        <w:jc w:val="left"/>
        <w:rPr>
          <w:rFonts w:ascii="Courier New" w:hAnsi="Courier New" w:cs="Courier New"/>
          <w:sz w:val="14"/>
          <w:szCs w:val="14"/>
        </w:rPr>
      </w:pPr>
    </w:p>
    <w:p w14:paraId="078970A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_text'], _ = pd.factorize(df_processed['user_occupation_text'])</w:t>
      </w:r>
    </w:p>
    <w:p w14:paraId="3EB2D41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bucketized_user_age'], _ = pd.factorize(df_processed['bucketized_user_age'])</w:t>
      </w:r>
    </w:p>
    <w:p w14:paraId="6D7E4227" w14:textId="77777777" w:rsidR="007D3456" w:rsidRPr="007D3456" w:rsidRDefault="007D3456" w:rsidP="007D3456">
      <w:pPr>
        <w:spacing w:before="0" w:line="240" w:lineRule="auto"/>
        <w:jc w:val="left"/>
        <w:rPr>
          <w:rFonts w:ascii="Courier New" w:hAnsi="Courier New" w:cs="Courier New"/>
          <w:sz w:val="14"/>
          <w:szCs w:val="14"/>
        </w:rPr>
      </w:pPr>
    </w:p>
    <w:p w14:paraId="1FBCB1E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_processed.rename(columns={"user_occupation_text" : "user_occupation", "bucketized_user_age" : "user_age_cohort", "int_user_gender" : "user_gender"})</w:t>
      </w:r>
    </w:p>
    <w:p w14:paraId="2502B05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 = df_processed['user_occupation'].apply(lambda x: x+1)</w:t>
      </w:r>
    </w:p>
    <w:p w14:paraId="7333818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age_cohort'] = df_processed['user_age_cohort'].apply(lambda x: x+1)</w:t>
      </w:r>
    </w:p>
    <w:p w14:paraId="19FDBB71" w14:textId="77777777" w:rsidR="007D3456" w:rsidRPr="007D3456" w:rsidRDefault="007D3456" w:rsidP="007D3456">
      <w:pPr>
        <w:spacing w:before="0" w:line="240" w:lineRule="auto"/>
        <w:jc w:val="left"/>
        <w:rPr>
          <w:rFonts w:ascii="Courier New" w:hAnsi="Courier New" w:cs="Courier New"/>
          <w:sz w:val="14"/>
          <w:szCs w:val="14"/>
        </w:rPr>
      </w:pPr>
    </w:p>
    <w:p w14:paraId="0B47D623" w14:textId="190F41B0" w:rsid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w:t>
      </w:r>
    </w:p>
    <w:p w14:paraId="7957CA69" w14:textId="5FB8D3E0" w:rsidR="007D3456" w:rsidRDefault="007D3456" w:rsidP="007D3456">
      <w:pPr>
        <w:spacing w:before="0" w:line="240" w:lineRule="auto"/>
        <w:jc w:val="left"/>
        <w:rPr>
          <w:rFonts w:ascii="Courier New" w:hAnsi="Courier New" w:cs="Courier New"/>
          <w:sz w:val="14"/>
          <w:szCs w:val="14"/>
        </w:rPr>
      </w:pPr>
    </w:p>
    <w:p w14:paraId="07CBFDB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complete file in the data repository</w:t>
      </w:r>
    </w:p>
    <w:p w14:paraId="37CFF96B"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os.chdir("../recommender-datasets/")</w:t>
      </w:r>
    </w:p>
    <w:p w14:paraId="40A0455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to_csv(f"{ds_name}_augmented.csv", index=False)</w:t>
      </w:r>
    </w:p>
    <w:p w14:paraId="5F917279"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shape)</w:t>
      </w:r>
    </w:p>
    <w:p w14:paraId="69E1718F" w14:textId="77777777" w:rsidR="006E2548" w:rsidRPr="006E2548" w:rsidRDefault="006E2548" w:rsidP="006E2548">
      <w:pPr>
        <w:spacing w:before="0" w:line="240" w:lineRule="auto"/>
        <w:jc w:val="left"/>
        <w:rPr>
          <w:rFonts w:ascii="Courier New" w:hAnsi="Courier New" w:cs="Courier New"/>
          <w:sz w:val="14"/>
          <w:szCs w:val="14"/>
        </w:rPr>
      </w:pPr>
    </w:p>
    <w:p w14:paraId="08CE607B" w14:textId="77777777" w:rsidR="006E2548" w:rsidRPr="006E2548" w:rsidRDefault="006E2548" w:rsidP="006E2548">
      <w:pPr>
        <w:spacing w:before="0" w:line="240" w:lineRule="auto"/>
        <w:jc w:val="left"/>
        <w:rPr>
          <w:rFonts w:ascii="Courier New" w:hAnsi="Courier New" w:cs="Courier New"/>
          <w:sz w:val="14"/>
          <w:szCs w:val="14"/>
        </w:rPr>
      </w:pPr>
    </w:p>
    <w:p w14:paraId="705806E1"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plit data in half by timestamp (for concept drift analysis)</w:t>
      </w:r>
    </w:p>
    <w:p w14:paraId="7C0CC86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median_timestamp = df['timestamp'].median()</w:t>
      </w:r>
    </w:p>
    <w:p w14:paraId="11719341" w14:textId="77777777" w:rsidR="006E2548" w:rsidRPr="006E2548" w:rsidRDefault="006E2548" w:rsidP="006E2548">
      <w:pPr>
        <w:spacing w:before="0" w:line="240" w:lineRule="auto"/>
        <w:jc w:val="left"/>
        <w:rPr>
          <w:rFonts w:ascii="Courier New" w:hAnsi="Courier New" w:cs="Courier New"/>
          <w:sz w:val="14"/>
          <w:szCs w:val="14"/>
        </w:rPr>
      </w:pPr>
    </w:p>
    <w:p w14:paraId="4D2AEB1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 = df.loc[df['timestamp'] &lt;= median_timestamp]</w:t>
      </w:r>
    </w:p>
    <w:p w14:paraId="028ADB2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 = df.loc[df['timestamp'] &gt; median_timestamp]</w:t>
      </w:r>
    </w:p>
    <w:p w14:paraId="2407422A" w14:textId="77777777" w:rsidR="006E2548" w:rsidRPr="006E2548" w:rsidRDefault="006E2548" w:rsidP="006E2548">
      <w:pPr>
        <w:spacing w:before="0" w:line="240" w:lineRule="auto"/>
        <w:jc w:val="left"/>
        <w:rPr>
          <w:rFonts w:ascii="Courier New" w:hAnsi="Courier New" w:cs="Courier New"/>
          <w:sz w:val="14"/>
          <w:szCs w:val="14"/>
        </w:rPr>
      </w:pPr>
    </w:p>
    <w:p w14:paraId="4581FF8E"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735C13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1.shape)</w:t>
      </w:r>
    </w:p>
    <w:p w14:paraId="5441C0D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2.shape)</w:t>
      </w:r>
    </w:p>
    <w:p w14:paraId="798F7627" w14:textId="77777777" w:rsidR="006E2548" w:rsidRPr="006E2548" w:rsidRDefault="006E2548" w:rsidP="006E2548">
      <w:pPr>
        <w:spacing w:before="0" w:line="240" w:lineRule="auto"/>
        <w:jc w:val="left"/>
        <w:rPr>
          <w:rFonts w:ascii="Courier New" w:hAnsi="Courier New" w:cs="Courier New"/>
          <w:sz w:val="14"/>
          <w:szCs w:val="14"/>
        </w:rPr>
      </w:pPr>
    </w:p>
    <w:p w14:paraId="0FB4C10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to_csv(f"{ds_name}_part1_augmented.csv", index=False)</w:t>
      </w:r>
    </w:p>
    <w:p w14:paraId="50A529E4" w14:textId="764C1B6A" w:rsidR="007D3456"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to_csv(f"{ds_name}_part2_augmented.csv", index=False)</w:t>
      </w:r>
    </w:p>
    <w:p w14:paraId="60C4B5D4" w14:textId="32BB0047" w:rsidR="006E2548" w:rsidRDefault="006E2548" w:rsidP="006E2548">
      <w:pPr>
        <w:spacing w:before="0" w:line="240" w:lineRule="auto"/>
        <w:jc w:val="left"/>
        <w:rPr>
          <w:rFonts w:ascii="Courier New" w:hAnsi="Courier New" w:cs="Courier New"/>
          <w:sz w:val="14"/>
          <w:szCs w:val="14"/>
        </w:rPr>
      </w:pPr>
    </w:p>
    <w:p w14:paraId="4D39BCB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processed file in the data repository</w:t>
      </w:r>
    </w:p>
    <w:p w14:paraId="3B090AB3" w14:textId="77777777" w:rsidR="006E2548" w:rsidRPr="006E2548" w:rsidRDefault="006E2548" w:rsidP="006E2548">
      <w:pPr>
        <w:spacing w:before="0" w:line="240" w:lineRule="auto"/>
        <w:jc w:val="left"/>
        <w:rPr>
          <w:rFonts w:ascii="Courier New" w:hAnsi="Courier New" w:cs="Courier New"/>
          <w:sz w:val="14"/>
          <w:szCs w:val="14"/>
        </w:rPr>
      </w:pPr>
    </w:p>
    <w:p w14:paraId="64EC4F8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to_csv(f"{ds_name}_ready.csv", index=False)</w:t>
      </w:r>
    </w:p>
    <w:p w14:paraId="58B44B28"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shape)</w:t>
      </w:r>
    </w:p>
    <w:p w14:paraId="17B41833" w14:textId="77777777" w:rsidR="006E2548" w:rsidRPr="006E2548" w:rsidRDefault="006E2548" w:rsidP="006E2548">
      <w:pPr>
        <w:spacing w:before="0" w:line="240" w:lineRule="auto"/>
        <w:jc w:val="left"/>
        <w:rPr>
          <w:rFonts w:ascii="Courier New" w:hAnsi="Courier New" w:cs="Courier New"/>
          <w:sz w:val="14"/>
          <w:szCs w:val="14"/>
        </w:rPr>
      </w:pPr>
    </w:p>
    <w:p w14:paraId="731107C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lastRenderedPageBreak/>
        <w:t>df_processed_1 = df_processed.loc[df_processed['timestamp'] &lt;= median_timestamp]</w:t>
      </w:r>
    </w:p>
    <w:p w14:paraId="6F63964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 = df_processed.loc[df_processed['timestamp'] &gt; median_timestamp]</w:t>
      </w:r>
    </w:p>
    <w:p w14:paraId="5A885AAF" w14:textId="77777777" w:rsidR="006E2548" w:rsidRPr="006E2548" w:rsidRDefault="006E2548" w:rsidP="006E2548">
      <w:pPr>
        <w:spacing w:before="0" w:line="240" w:lineRule="auto"/>
        <w:jc w:val="left"/>
        <w:rPr>
          <w:rFonts w:ascii="Courier New" w:hAnsi="Courier New" w:cs="Courier New"/>
          <w:sz w:val="14"/>
          <w:szCs w:val="14"/>
        </w:rPr>
      </w:pPr>
    </w:p>
    <w:p w14:paraId="3C0BDD6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E391BC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1.shape)</w:t>
      </w:r>
    </w:p>
    <w:p w14:paraId="5FEC2C1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2.shape)</w:t>
      </w:r>
    </w:p>
    <w:p w14:paraId="0265278F" w14:textId="77777777" w:rsidR="006E2548" w:rsidRPr="006E2548" w:rsidRDefault="006E2548" w:rsidP="006E2548">
      <w:pPr>
        <w:spacing w:before="0" w:line="240" w:lineRule="auto"/>
        <w:jc w:val="left"/>
        <w:rPr>
          <w:rFonts w:ascii="Courier New" w:hAnsi="Courier New" w:cs="Courier New"/>
          <w:sz w:val="14"/>
          <w:szCs w:val="14"/>
        </w:rPr>
      </w:pPr>
    </w:p>
    <w:p w14:paraId="7DAB565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1.to_csv(f"{ds_name}_ready_part1.csv", index=False)</w:t>
      </w:r>
    </w:p>
    <w:p w14:paraId="4B0682BA" w14:textId="12507155" w:rsid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to_csv(f"{ds_name}_ready_part2.csv", index=False)</w:t>
      </w:r>
    </w:p>
    <w:p w14:paraId="3318842D" w14:textId="180DDA90" w:rsidR="009B2217" w:rsidRDefault="009B2217" w:rsidP="006E2548">
      <w:pPr>
        <w:spacing w:before="0" w:line="240" w:lineRule="auto"/>
        <w:jc w:val="left"/>
        <w:rPr>
          <w:rFonts w:ascii="Courier New" w:hAnsi="Courier New" w:cs="Courier New"/>
          <w:sz w:val="14"/>
          <w:szCs w:val="14"/>
        </w:rPr>
      </w:pPr>
    </w:p>
    <w:p w14:paraId="5AE80ED9" w14:textId="50267EFF" w:rsidR="009B2217" w:rsidRDefault="009B2217" w:rsidP="009B2217">
      <w:pPr>
        <w:pStyle w:val="berschrift3"/>
        <w:numPr>
          <w:ilvl w:val="0"/>
          <w:numId w:val="0"/>
        </w:numPr>
      </w:pPr>
      <w:bookmarkStart w:id="176" w:name="_Toc110808419"/>
      <w:r>
        <w:t>model_source</w:t>
      </w:r>
      <w:bookmarkEnd w:id="176"/>
    </w:p>
    <w:p w14:paraId="138E8CCD" w14:textId="65E2263D" w:rsidR="009B2217" w:rsidRPr="006774D5" w:rsidRDefault="000D4077" w:rsidP="009B2217">
      <w:pPr>
        <w:pStyle w:val="berschrift4"/>
        <w:numPr>
          <w:ilvl w:val="0"/>
          <w:numId w:val="0"/>
        </w:numPr>
      </w:pPr>
      <w:r>
        <w:t>dcn_ranking_training</w:t>
      </w:r>
      <w:r w:rsidR="009B2217">
        <w:t>.</w:t>
      </w:r>
      <w:r>
        <w:t>py</w:t>
      </w:r>
    </w:p>
    <w:p w14:paraId="2491E0CF" w14:textId="77777777" w:rsidR="0005430B" w:rsidRPr="0005430B" w:rsidRDefault="0005430B" w:rsidP="0005430B">
      <w:pPr>
        <w:spacing w:before="0" w:line="240" w:lineRule="auto"/>
        <w:jc w:val="left"/>
        <w:rPr>
          <w:rFonts w:ascii="Courier New" w:hAnsi="Courier New" w:cs="Courier New"/>
          <w:sz w:val="14"/>
          <w:szCs w:val="14"/>
        </w:rPr>
      </w:pPr>
    </w:p>
    <w:p w14:paraId="0B6A37D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Dict, Text</w:t>
      </w:r>
    </w:p>
    <w:p w14:paraId="04ED40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List</w:t>
      </w:r>
    </w:p>
    <w:p w14:paraId="1CD8B83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pathlib import Path</w:t>
      </w:r>
    </w:p>
    <w:p w14:paraId="41203355" w14:textId="77777777" w:rsidR="0005430B" w:rsidRPr="0005430B" w:rsidRDefault="0005430B" w:rsidP="0005430B">
      <w:pPr>
        <w:spacing w:before="0" w:line="240" w:lineRule="auto"/>
        <w:jc w:val="left"/>
        <w:rPr>
          <w:rFonts w:ascii="Courier New" w:hAnsi="Courier New" w:cs="Courier New"/>
          <w:sz w:val="14"/>
          <w:szCs w:val="14"/>
        </w:rPr>
      </w:pPr>
    </w:p>
    <w:p w14:paraId="0B5E08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matplotlib.pyplot as plt</w:t>
      </w:r>
    </w:p>
    <w:p w14:paraId="3176923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mpl_toolkits.axes_grid1 import make_axes_locatable</w:t>
      </w:r>
    </w:p>
    <w:p w14:paraId="2CD54165" w14:textId="77777777" w:rsidR="0005430B" w:rsidRPr="0005430B" w:rsidRDefault="0005430B" w:rsidP="0005430B">
      <w:pPr>
        <w:spacing w:before="0" w:line="240" w:lineRule="auto"/>
        <w:jc w:val="left"/>
        <w:rPr>
          <w:rFonts w:ascii="Courier New" w:hAnsi="Courier New" w:cs="Courier New"/>
          <w:sz w:val="14"/>
          <w:szCs w:val="14"/>
        </w:rPr>
      </w:pPr>
    </w:p>
    <w:p w14:paraId="0C3A969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numpy as np</w:t>
      </w:r>
    </w:p>
    <w:p w14:paraId="3EB0AD1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 as tf</w:t>
      </w:r>
    </w:p>
    <w:p w14:paraId="1AEE5EEC" w14:textId="77777777" w:rsidR="0005430B" w:rsidRPr="0005430B" w:rsidRDefault="0005430B" w:rsidP="0005430B">
      <w:pPr>
        <w:spacing w:before="0" w:line="240" w:lineRule="auto"/>
        <w:jc w:val="left"/>
        <w:rPr>
          <w:rFonts w:ascii="Courier New" w:hAnsi="Courier New" w:cs="Courier New"/>
          <w:sz w:val="14"/>
          <w:szCs w:val="14"/>
        </w:rPr>
      </w:pPr>
    </w:p>
    <w:p w14:paraId="45BC435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metadata.proto.v0 import schema_pb2</w:t>
      </w:r>
    </w:p>
    <w:p w14:paraId="62708F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_recommenders as tfrs</w:t>
      </w:r>
    </w:p>
    <w:p w14:paraId="1337C69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transform.tf_metadata import schema_utils</w:t>
      </w:r>
    </w:p>
    <w:p w14:paraId="5DC940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 import v1 as tfx</w:t>
      </w:r>
    </w:p>
    <w:p w14:paraId="0CBC659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_bsl.public import tfxio</w:t>
      </w:r>
    </w:p>
    <w:p w14:paraId="329110D7" w14:textId="77777777" w:rsidR="0005430B" w:rsidRPr="0005430B" w:rsidRDefault="0005430B" w:rsidP="0005430B">
      <w:pPr>
        <w:spacing w:before="0" w:line="240" w:lineRule="auto"/>
        <w:jc w:val="left"/>
        <w:rPr>
          <w:rFonts w:ascii="Courier New" w:hAnsi="Courier New" w:cs="Courier New"/>
          <w:sz w:val="14"/>
          <w:szCs w:val="14"/>
        </w:rPr>
      </w:pPr>
    </w:p>
    <w:p w14:paraId="023FE5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KEYS = ["movie_id","user_id","user_gender", "user_occupation", "user_age_cohort"]</w:t>
      </w:r>
    </w:p>
    <w:p w14:paraId="6855CC6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LABEL_KEY = 'user_rating'</w:t>
      </w:r>
    </w:p>
    <w:p w14:paraId="3E8E78A3" w14:textId="77777777" w:rsidR="0005430B" w:rsidRPr="0005430B" w:rsidRDefault="0005430B" w:rsidP="0005430B">
      <w:pPr>
        <w:spacing w:before="0" w:line="240" w:lineRule="auto"/>
        <w:jc w:val="left"/>
        <w:rPr>
          <w:rFonts w:ascii="Courier New" w:hAnsi="Courier New" w:cs="Courier New"/>
          <w:sz w:val="14"/>
          <w:szCs w:val="14"/>
        </w:rPr>
      </w:pPr>
    </w:p>
    <w:p w14:paraId="7AB6D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SPEC = {</w:t>
      </w:r>
    </w:p>
    <w:p w14:paraId="533EFD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28762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 tf.io.FixedLenFeature(shape=[1], dtype=tf.int64)</w:t>
      </w:r>
    </w:p>
    <w:p w14:paraId="0ECCAE4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feature in _FEATURE_KEYS</w:t>
      </w:r>
    </w:p>
    <w:p w14:paraId="5D46EA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_LABEL_KEY: tf.io.FixedLenFeature(shape=[1], dtype=tf.int64)</w:t>
      </w:r>
    </w:p>
    <w:p w14:paraId="04A400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w:t>
      </w:r>
    </w:p>
    <w:p w14:paraId="22B7CCD1" w14:textId="77777777" w:rsidR="0005430B" w:rsidRPr="0005430B" w:rsidRDefault="0005430B" w:rsidP="0005430B">
      <w:pPr>
        <w:spacing w:before="0" w:line="240" w:lineRule="auto"/>
        <w:jc w:val="left"/>
        <w:rPr>
          <w:rFonts w:ascii="Courier New" w:hAnsi="Courier New" w:cs="Courier New"/>
          <w:sz w:val="14"/>
          <w:szCs w:val="14"/>
        </w:rPr>
      </w:pPr>
    </w:p>
    <w:p w14:paraId="0039429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RankingModel(tf.keras.Model):</w:t>
      </w:r>
    </w:p>
    <w:p w14:paraId="2FBCA4CD" w14:textId="77777777" w:rsidR="0005430B" w:rsidRPr="0005430B" w:rsidRDefault="0005430B" w:rsidP="0005430B">
      <w:pPr>
        <w:spacing w:before="0" w:line="240" w:lineRule="auto"/>
        <w:jc w:val="left"/>
        <w:rPr>
          <w:rFonts w:ascii="Courier New" w:hAnsi="Courier New" w:cs="Courier New"/>
          <w:sz w:val="14"/>
          <w:szCs w:val="14"/>
        </w:rPr>
      </w:pPr>
    </w:p>
    <w:p w14:paraId="730B0F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0A5732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4E459C7F" w14:textId="77777777" w:rsidR="0005430B" w:rsidRPr="0005430B" w:rsidRDefault="0005430B" w:rsidP="0005430B">
      <w:pPr>
        <w:spacing w:before="0" w:line="240" w:lineRule="auto"/>
        <w:jc w:val="left"/>
        <w:rPr>
          <w:rFonts w:ascii="Courier New" w:hAnsi="Courier New" w:cs="Courier New"/>
          <w:sz w:val="14"/>
          <w:szCs w:val="14"/>
        </w:rPr>
      </w:pPr>
    </w:p>
    <w:p w14:paraId="5F9197C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fine the dimension the feature values should be embedded in</w:t>
      </w:r>
    </w:p>
    <w:p w14:paraId="6F7910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mbedding_dimension = 32</w:t>
      </w:r>
    </w:p>
    <w:p w14:paraId="127CC7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embedding_dims = embedding_dimension</w:t>
      </w:r>
    </w:p>
    <w:p w14:paraId="580B5C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np array with incrementing values as the vocabulary</w:t>
      </w:r>
    </w:p>
    <w:p w14:paraId="46D703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user_ids = np.array(range(943)).astype(str)</w:t>
      </w:r>
    </w:p>
    <w:p w14:paraId="41A03A3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movie_ids = np.array(range(1682)).astype(str)</w:t>
      </w:r>
    </w:p>
    <w:p w14:paraId="3AE559E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occupation_ids = np.array(range(21)).astype(str)</w:t>
      </w:r>
    </w:p>
    <w:p w14:paraId="0BB675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gender_ids = np.array(range(2)).astype(str)</w:t>
      </w:r>
    </w:p>
    <w:p w14:paraId="71D3962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age_ids = np.array(range(7)).astype(str)</w:t>
      </w:r>
    </w:p>
    <w:p w14:paraId="5D34BA06" w14:textId="77777777" w:rsidR="0005430B" w:rsidRPr="0005430B" w:rsidRDefault="0005430B" w:rsidP="0005430B">
      <w:pPr>
        <w:spacing w:before="0" w:line="240" w:lineRule="auto"/>
        <w:jc w:val="left"/>
        <w:rPr>
          <w:rFonts w:ascii="Courier New" w:hAnsi="Courier New" w:cs="Courier New"/>
          <w:sz w:val="14"/>
          <w:szCs w:val="14"/>
        </w:rPr>
      </w:pPr>
    </w:p>
    <w:p w14:paraId="4AD16041" w14:textId="77777777" w:rsidR="0005430B" w:rsidRPr="0005430B" w:rsidRDefault="0005430B" w:rsidP="0005430B">
      <w:pPr>
        <w:spacing w:before="0" w:line="240" w:lineRule="auto"/>
        <w:jc w:val="left"/>
        <w:rPr>
          <w:rFonts w:ascii="Courier New" w:hAnsi="Courier New" w:cs="Courier New"/>
          <w:sz w:val="14"/>
          <w:szCs w:val="14"/>
        </w:rPr>
      </w:pPr>
    </w:p>
    <w:p w14:paraId="5D6682E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tring values embeddings</w:t>
      </w:r>
    </w:p>
    <w:p w14:paraId="40B93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users.</w:t>
      </w:r>
    </w:p>
    <w:p w14:paraId="1D1A443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user_embeddings = tf.keras.Sequential([</w:t>
      </w:r>
    </w:p>
    <w:p w14:paraId="13B81F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id', dtype=tf.int64),</w:t>
      </w:r>
    </w:p>
    <w:p w14:paraId="19AC37D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7EE7B81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1A8DCA3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user_ids, mask_token=None),</w:t>
      </w:r>
    </w:p>
    <w:p w14:paraId="4C931F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 of dimension 943x32</w:t>
      </w:r>
    </w:p>
    <w:p w14:paraId="4324DB3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77F990D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user_ids) + 1, embedding_dimension)</w:t>
      </w:r>
    </w:p>
    <w:p w14:paraId="3C3637C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0705FB66" w14:textId="77777777" w:rsidR="0005430B" w:rsidRPr="0005430B" w:rsidRDefault="0005430B" w:rsidP="0005430B">
      <w:pPr>
        <w:spacing w:before="0" w:line="240" w:lineRule="auto"/>
        <w:jc w:val="left"/>
        <w:rPr>
          <w:rFonts w:ascii="Courier New" w:hAnsi="Courier New" w:cs="Courier New"/>
          <w:sz w:val="14"/>
          <w:szCs w:val="14"/>
        </w:rPr>
      </w:pPr>
    </w:p>
    <w:p w14:paraId="0B8A3D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movies.</w:t>
      </w:r>
    </w:p>
    <w:p w14:paraId="5163D32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movie_embeddings = tf.keras.Sequential([</w:t>
      </w:r>
    </w:p>
    <w:p w14:paraId="7DA8FE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movie_id', dtype=tf.int64),</w:t>
      </w:r>
    </w:p>
    <w:p w14:paraId="573935B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48CEA1F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3A2978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movie_ids, mask_token=None),</w:t>
      </w:r>
    </w:p>
    <w:p w14:paraId="63FD97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12A37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movie_ids) + 1, embedding_dimension)</w:t>
      </w:r>
    </w:p>
    <w:p w14:paraId="244E460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69E07E9C" w14:textId="77777777" w:rsidR="0005430B" w:rsidRPr="0005430B" w:rsidRDefault="0005430B" w:rsidP="0005430B">
      <w:pPr>
        <w:spacing w:before="0" w:line="240" w:lineRule="auto"/>
        <w:jc w:val="left"/>
        <w:rPr>
          <w:rFonts w:ascii="Courier New" w:hAnsi="Courier New" w:cs="Courier New"/>
          <w:sz w:val="14"/>
          <w:szCs w:val="14"/>
        </w:rPr>
      </w:pPr>
    </w:p>
    <w:p w14:paraId="6466163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occupations.</w:t>
      </w:r>
    </w:p>
    <w:p w14:paraId="3B700D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occupation_embeddings = tf.keras.Sequential([</w:t>
      </w:r>
    </w:p>
    <w:p w14:paraId="54CC9F0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occupation', dtype=tf.int64),</w:t>
      </w:r>
    </w:p>
    <w:p w14:paraId="48FD70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3DE367A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580C6D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occupation_ids, mask_token=None),</w:t>
      </w:r>
    </w:p>
    <w:p w14:paraId="6FC431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lastRenderedPageBreak/>
        <w:t xml:space="preserve">        tf.keras.layers.Embedding(</w:t>
      </w:r>
    </w:p>
    <w:p w14:paraId="54B888D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occupation_ids) + 1, embedding_dimension)</w:t>
      </w:r>
    </w:p>
    <w:p w14:paraId="4666F0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61EBE40" w14:textId="77777777" w:rsidR="0005430B" w:rsidRPr="0005430B" w:rsidRDefault="0005430B" w:rsidP="0005430B">
      <w:pPr>
        <w:spacing w:before="0" w:line="240" w:lineRule="auto"/>
        <w:jc w:val="left"/>
        <w:rPr>
          <w:rFonts w:ascii="Courier New" w:hAnsi="Courier New" w:cs="Courier New"/>
          <w:sz w:val="14"/>
          <w:szCs w:val="14"/>
        </w:rPr>
      </w:pPr>
    </w:p>
    <w:p w14:paraId="1475812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Int value embeddings</w:t>
      </w:r>
    </w:p>
    <w:p w14:paraId="7AE7AD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gender.</w:t>
      </w:r>
    </w:p>
    <w:p w14:paraId="250256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gender_embeddings = tf.keras.Sequential([</w:t>
      </w:r>
    </w:p>
    <w:p w14:paraId="65AFEC1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gender', dtype=tf.int64),</w:t>
      </w:r>
    </w:p>
    <w:p w14:paraId="2901D52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4659F62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gender_ids, mask_token=None),</w:t>
      </w:r>
    </w:p>
    <w:p w14:paraId="0444311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471C4F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gender_ids) + 1, embedding_dimension)</w:t>
      </w:r>
    </w:p>
    <w:p w14:paraId="24150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55D61068" w14:textId="77777777" w:rsidR="0005430B" w:rsidRPr="0005430B" w:rsidRDefault="0005430B" w:rsidP="0005430B">
      <w:pPr>
        <w:spacing w:before="0" w:line="240" w:lineRule="auto"/>
        <w:jc w:val="left"/>
        <w:rPr>
          <w:rFonts w:ascii="Courier New" w:hAnsi="Courier New" w:cs="Courier New"/>
          <w:sz w:val="14"/>
          <w:szCs w:val="14"/>
        </w:rPr>
      </w:pPr>
    </w:p>
    <w:p w14:paraId="10405B9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age.</w:t>
      </w:r>
    </w:p>
    <w:p w14:paraId="1005B83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age_embeddings = tf.keras.Sequential([</w:t>
      </w:r>
    </w:p>
    <w:p w14:paraId="46782CE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age_cohort', dtype=tf.int64),</w:t>
      </w:r>
    </w:p>
    <w:p w14:paraId="0B608D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121B05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age_ids, mask_token=None),</w:t>
      </w:r>
    </w:p>
    <w:p w14:paraId="31A11B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0CA16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age_ids) + 1, embedding_dimension)</w:t>
      </w:r>
    </w:p>
    <w:p w14:paraId="272E6A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AC2C203" w14:textId="77777777" w:rsidR="0005430B" w:rsidRPr="0005430B" w:rsidRDefault="0005430B" w:rsidP="0005430B">
      <w:pPr>
        <w:spacing w:before="0" w:line="240" w:lineRule="auto"/>
        <w:jc w:val="left"/>
        <w:rPr>
          <w:rFonts w:ascii="Courier New" w:hAnsi="Courier New" w:cs="Courier New"/>
          <w:sz w:val="14"/>
          <w:szCs w:val="14"/>
        </w:rPr>
      </w:pPr>
    </w:p>
    <w:p w14:paraId="5C99BAA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Layer</w:t>
      </w:r>
    </w:p>
    <w:p w14:paraId="1099FF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 = tfrs.layers.dcn.Cross(kernel_initializer=tf.keras.initializers.RandomNormal(seed=1)) # Use seeds to make model reproducible</w:t>
      </w:r>
    </w:p>
    <w:p w14:paraId="7EE59DAB" w14:textId="77777777" w:rsidR="0005430B" w:rsidRPr="0005430B" w:rsidRDefault="0005430B" w:rsidP="0005430B">
      <w:pPr>
        <w:spacing w:before="0" w:line="240" w:lineRule="auto"/>
        <w:jc w:val="left"/>
        <w:rPr>
          <w:rFonts w:ascii="Courier New" w:hAnsi="Courier New" w:cs="Courier New"/>
          <w:sz w:val="14"/>
          <w:szCs w:val="14"/>
        </w:rPr>
      </w:pPr>
    </w:p>
    <w:p w14:paraId="49DEACF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predictions.</w:t>
      </w:r>
    </w:p>
    <w:p w14:paraId="7E9F807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tings = tf.keras.Sequential([</w:t>
      </w:r>
    </w:p>
    <w:p w14:paraId="48110AA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w:t>
      </w:r>
    </w:p>
    <w:p w14:paraId="50D3BC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256, activation='relu', kernel_initializer=tf.keras.initializers.RandomNormal(seed=1)),</w:t>
      </w:r>
    </w:p>
    <w:p w14:paraId="65EBE94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64, activation='relu', kernel_initializer=tf.keras.initializers.RandomNormal(seed=1)),</w:t>
      </w:r>
    </w:p>
    <w:p w14:paraId="26614D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1, kernel_initializer=tf.keras.initializers.RandomNormal(seed=1))</w:t>
      </w:r>
    </w:p>
    <w:p w14:paraId="7DD569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F36762E" w14:textId="77777777" w:rsidR="0005430B" w:rsidRPr="0005430B" w:rsidRDefault="0005430B" w:rsidP="0005430B">
      <w:pPr>
        <w:spacing w:before="0" w:line="240" w:lineRule="auto"/>
        <w:jc w:val="left"/>
        <w:rPr>
          <w:rFonts w:ascii="Courier New" w:hAnsi="Courier New" w:cs="Courier New"/>
          <w:sz w:val="14"/>
          <w:szCs w:val="14"/>
        </w:rPr>
      </w:pPr>
    </w:p>
    <w:p w14:paraId="6760CB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inputs):</w:t>
      </w:r>
    </w:p>
    <w:p w14:paraId="076FCDC2" w14:textId="77777777" w:rsidR="0005430B" w:rsidRPr="0005430B" w:rsidRDefault="0005430B" w:rsidP="0005430B">
      <w:pPr>
        <w:spacing w:before="0" w:line="240" w:lineRule="auto"/>
        <w:jc w:val="left"/>
        <w:rPr>
          <w:rFonts w:ascii="Courier New" w:hAnsi="Courier New" w:cs="Courier New"/>
          <w:sz w:val="14"/>
          <w:szCs w:val="14"/>
        </w:rPr>
      </w:pPr>
    </w:p>
    <w:p w14:paraId="673533C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id, movie_id, user_gender, user_occupation, user_age = inputs</w:t>
      </w:r>
    </w:p>
    <w:p w14:paraId="7F109B94" w14:textId="77777777" w:rsidR="0005430B" w:rsidRPr="0005430B" w:rsidRDefault="0005430B" w:rsidP="0005430B">
      <w:pPr>
        <w:spacing w:before="0" w:line="240" w:lineRule="auto"/>
        <w:jc w:val="left"/>
        <w:rPr>
          <w:rFonts w:ascii="Courier New" w:hAnsi="Courier New" w:cs="Courier New"/>
          <w:sz w:val="14"/>
          <w:szCs w:val="14"/>
        </w:rPr>
      </w:pPr>
    </w:p>
    <w:p w14:paraId="3B2D7CB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alculate embedding for each feature and save in *_embedding variable</w:t>
      </w:r>
    </w:p>
    <w:p w14:paraId="5B1768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embedding = self.user_embeddings(user_id)</w:t>
      </w:r>
    </w:p>
    <w:p w14:paraId="2C0385E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vie_embedding = self.movie_embeddings(movie_id)</w:t>
      </w:r>
    </w:p>
    <w:p w14:paraId="1E357B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gender_embedding = self.gender_embeddings(user_gender)</w:t>
      </w:r>
    </w:p>
    <w:p w14:paraId="04DC971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occupation_embedding = self.occupation_embeddings(user_occupation)</w:t>
      </w:r>
    </w:p>
    <w:p w14:paraId="1D9BFD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ge_embedding = self.age_embeddings(user_age)</w:t>
      </w:r>
    </w:p>
    <w:p w14:paraId="04677C01" w14:textId="77777777" w:rsidR="0005430B" w:rsidRPr="0005430B" w:rsidRDefault="0005430B" w:rsidP="0005430B">
      <w:pPr>
        <w:spacing w:before="0" w:line="240" w:lineRule="auto"/>
        <w:jc w:val="left"/>
        <w:rPr>
          <w:rFonts w:ascii="Courier New" w:hAnsi="Courier New" w:cs="Courier New"/>
          <w:sz w:val="14"/>
          <w:szCs w:val="14"/>
        </w:rPr>
      </w:pPr>
    </w:p>
    <w:p w14:paraId="110CEEFC" w14:textId="77777777" w:rsidR="0005430B" w:rsidRPr="0005430B" w:rsidRDefault="0005430B" w:rsidP="0005430B">
      <w:pPr>
        <w:spacing w:before="0" w:line="240" w:lineRule="auto"/>
        <w:jc w:val="left"/>
        <w:rPr>
          <w:rFonts w:ascii="Courier New" w:hAnsi="Courier New" w:cs="Courier New"/>
          <w:sz w:val="14"/>
          <w:szCs w:val="14"/>
        </w:rPr>
      </w:pPr>
    </w:p>
    <w:p w14:paraId="3838EB0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w:t>
      </w:r>
    </w:p>
    <w:p w14:paraId="7A9C34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tings(tf.concat([user_embedding, movie_embedding, gender_embedding, occupation_embedding, age_embedding], axis=2))</w:t>
      </w:r>
    </w:p>
    <w:p w14:paraId="5590E989" w14:textId="77777777" w:rsidR="0005430B" w:rsidRPr="0005430B" w:rsidRDefault="0005430B" w:rsidP="0005430B">
      <w:pPr>
        <w:spacing w:before="0" w:line="240" w:lineRule="auto"/>
        <w:jc w:val="left"/>
        <w:rPr>
          <w:rFonts w:ascii="Courier New" w:hAnsi="Courier New" w:cs="Courier New"/>
          <w:sz w:val="14"/>
          <w:szCs w:val="14"/>
        </w:rPr>
      </w:pPr>
    </w:p>
    <w:p w14:paraId="335C1765" w14:textId="77777777" w:rsidR="0005430B" w:rsidRPr="0005430B" w:rsidRDefault="0005430B" w:rsidP="0005430B">
      <w:pPr>
        <w:spacing w:before="0" w:line="240" w:lineRule="auto"/>
        <w:jc w:val="left"/>
        <w:rPr>
          <w:rFonts w:ascii="Courier New" w:hAnsi="Courier New" w:cs="Courier New"/>
          <w:sz w:val="14"/>
          <w:szCs w:val="14"/>
        </w:rPr>
      </w:pPr>
    </w:p>
    <w:p w14:paraId="6EFA435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MovielensModel(tfrs.models.Model):</w:t>
      </w:r>
    </w:p>
    <w:p w14:paraId="11F790DF" w14:textId="77777777" w:rsidR="0005430B" w:rsidRPr="0005430B" w:rsidRDefault="0005430B" w:rsidP="0005430B">
      <w:pPr>
        <w:spacing w:before="0" w:line="240" w:lineRule="auto"/>
        <w:jc w:val="left"/>
        <w:rPr>
          <w:rFonts w:ascii="Courier New" w:hAnsi="Courier New" w:cs="Courier New"/>
          <w:sz w:val="14"/>
          <w:szCs w:val="14"/>
        </w:rPr>
      </w:pPr>
    </w:p>
    <w:p w14:paraId="617D6A2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235DCA9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6031985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nking_model: tf.keras.Model = RankingModel()</w:t>
      </w:r>
    </w:p>
    <w:p w14:paraId="69AEE0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task: tf.keras.layers.Layer = tfrs.tasks.Ranking(</w:t>
      </w:r>
    </w:p>
    <w:p w14:paraId="74DF02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ss=tf.keras.losses.MeanSquaredError(),</w:t>
      </w:r>
    </w:p>
    <w:p w14:paraId="2A69E22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etrics=[tf.keras.metrics.RootMeanSquaredError()])</w:t>
      </w:r>
    </w:p>
    <w:p w14:paraId="3B15D97F" w14:textId="77777777" w:rsidR="0005430B" w:rsidRPr="0005430B" w:rsidRDefault="0005430B" w:rsidP="0005430B">
      <w:pPr>
        <w:spacing w:before="0" w:line="240" w:lineRule="auto"/>
        <w:jc w:val="left"/>
        <w:rPr>
          <w:rFonts w:ascii="Courier New" w:hAnsi="Courier New" w:cs="Courier New"/>
          <w:sz w:val="14"/>
          <w:szCs w:val="14"/>
        </w:rPr>
      </w:pPr>
    </w:p>
    <w:p w14:paraId="5045A31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features: Dict[str, tf.Tensor]) -&gt; tf.Tensor:</w:t>
      </w:r>
    </w:p>
    <w:p w14:paraId="1A8FA8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nking_model((features['user_id'], features['movie_id'], features['user_gender'], features['user_occupation'], features['user_age_cohort']))</w:t>
      </w:r>
    </w:p>
    <w:p w14:paraId="144A2C24" w14:textId="77777777" w:rsidR="0005430B" w:rsidRPr="0005430B" w:rsidRDefault="0005430B" w:rsidP="0005430B">
      <w:pPr>
        <w:spacing w:before="0" w:line="240" w:lineRule="auto"/>
        <w:jc w:val="left"/>
        <w:rPr>
          <w:rFonts w:ascii="Courier New" w:hAnsi="Courier New" w:cs="Courier New"/>
          <w:sz w:val="14"/>
          <w:szCs w:val="14"/>
        </w:rPr>
      </w:pPr>
    </w:p>
    <w:p w14:paraId="7C8C1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ompute_loss(self,</w:t>
      </w:r>
    </w:p>
    <w:p w14:paraId="259E560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Dict[Text, tf.Tensor],</w:t>
      </w:r>
    </w:p>
    <w:p w14:paraId="4656B06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ing=False) -&gt; tf.Tensor:</w:t>
      </w:r>
    </w:p>
    <w:p w14:paraId="06B9DD79" w14:textId="77777777" w:rsidR="0005430B" w:rsidRPr="0005430B" w:rsidRDefault="0005430B" w:rsidP="0005430B">
      <w:pPr>
        <w:spacing w:before="0" w:line="240" w:lineRule="auto"/>
        <w:jc w:val="left"/>
        <w:rPr>
          <w:rFonts w:ascii="Courier New" w:hAnsi="Courier New" w:cs="Courier New"/>
          <w:sz w:val="14"/>
          <w:szCs w:val="14"/>
        </w:rPr>
      </w:pPr>
    </w:p>
    <w:p w14:paraId="2372291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abels = features[1]</w:t>
      </w:r>
    </w:p>
    <w:p w14:paraId="6D9E87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ating_predictions = self(features[0])</w:t>
      </w:r>
    </w:p>
    <w:p w14:paraId="75C6217F" w14:textId="77777777" w:rsidR="0005430B" w:rsidRPr="0005430B" w:rsidRDefault="0005430B" w:rsidP="0005430B">
      <w:pPr>
        <w:spacing w:before="0" w:line="240" w:lineRule="auto"/>
        <w:jc w:val="left"/>
        <w:rPr>
          <w:rFonts w:ascii="Courier New" w:hAnsi="Courier New" w:cs="Courier New"/>
          <w:sz w:val="14"/>
          <w:szCs w:val="14"/>
        </w:rPr>
      </w:pPr>
    </w:p>
    <w:p w14:paraId="4D0008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The task computes the loss and the metrics.</w:t>
      </w:r>
    </w:p>
    <w:p w14:paraId="155826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task(labels=labels, predictions=rating_predictions)</w:t>
      </w:r>
    </w:p>
    <w:p w14:paraId="71D00C3D" w14:textId="77777777" w:rsidR="0005430B" w:rsidRPr="0005430B" w:rsidRDefault="0005430B" w:rsidP="0005430B">
      <w:pPr>
        <w:spacing w:before="0" w:line="240" w:lineRule="auto"/>
        <w:jc w:val="left"/>
        <w:rPr>
          <w:rFonts w:ascii="Courier New" w:hAnsi="Courier New" w:cs="Courier New"/>
          <w:sz w:val="14"/>
          <w:szCs w:val="14"/>
        </w:rPr>
      </w:pPr>
    </w:p>
    <w:p w14:paraId="5572811C" w14:textId="77777777" w:rsidR="0005430B" w:rsidRPr="0005430B" w:rsidRDefault="0005430B" w:rsidP="0005430B">
      <w:pPr>
        <w:spacing w:before="0" w:line="240" w:lineRule="auto"/>
        <w:jc w:val="left"/>
        <w:rPr>
          <w:rFonts w:ascii="Courier New" w:hAnsi="Courier New" w:cs="Courier New"/>
          <w:sz w:val="14"/>
          <w:szCs w:val="14"/>
        </w:rPr>
      </w:pPr>
    </w:p>
    <w:p w14:paraId="24D0003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_input_fn(file_pattern: List[str],</w:t>
      </w:r>
    </w:p>
    <w:p w14:paraId="5AA601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ata_accessor: tfx.components.DataAccessor,</w:t>
      </w:r>
    </w:p>
    <w:p w14:paraId="2D9AF1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schema_pb2.Schema,</w:t>
      </w:r>
    </w:p>
    <w:p w14:paraId="2C293F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 int = 256) -&gt; tf.data.Dataset:</w:t>
      </w:r>
    </w:p>
    <w:p w14:paraId="45768B8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data_accessor.tf_dataset_factory(</w:t>
      </w:r>
    </w:p>
    <w:p w14:paraId="6FD3E5C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ile_pattern,</w:t>
      </w:r>
    </w:p>
    <w:p w14:paraId="2F22E9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xio.TensorFlowDatasetOptions(</w:t>
      </w:r>
    </w:p>
    <w:p w14:paraId="69619D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batch_size, label_key=_LABEL_KEY),</w:t>
      </w:r>
    </w:p>
    <w:p w14:paraId="60F2FC8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schema).repeat()</w:t>
      </w:r>
    </w:p>
    <w:p w14:paraId="64CDE868" w14:textId="77777777" w:rsidR="0005430B" w:rsidRPr="0005430B" w:rsidRDefault="0005430B" w:rsidP="0005430B">
      <w:pPr>
        <w:spacing w:before="0" w:line="240" w:lineRule="auto"/>
        <w:jc w:val="left"/>
        <w:rPr>
          <w:rFonts w:ascii="Courier New" w:hAnsi="Courier New" w:cs="Courier New"/>
          <w:sz w:val="14"/>
          <w:szCs w:val="14"/>
        </w:rPr>
      </w:pPr>
    </w:p>
    <w:p w14:paraId="4A59CE2C" w14:textId="77777777" w:rsidR="0005430B" w:rsidRPr="0005430B" w:rsidRDefault="0005430B" w:rsidP="0005430B">
      <w:pPr>
        <w:spacing w:before="0" w:line="240" w:lineRule="auto"/>
        <w:jc w:val="left"/>
        <w:rPr>
          <w:rFonts w:ascii="Courier New" w:hAnsi="Courier New" w:cs="Courier New"/>
          <w:sz w:val="14"/>
          <w:szCs w:val="14"/>
        </w:rPr>
      </w:pPr>
    </w:p>
    <w:p w14:paraId="7247598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lastRenderedPageBreak/>
        <w:t>def _build_keras_model() -&gt; tf.keras.Model:</w:t>
      </w:r>
    </w:p>
    <w:p w14:paraId="36419CC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MovielensModel()</w:t>
      </w:r>
    </w:p>
    <w:p w14:paraId="0E2956E4" w14:textId="77777777" w:rsidR="0005430B" w:rsidRPr="0005430B" w:rsidRDefault="0005430B" w:rsidP="0005430B">
      <w:pPr>
        <w:spacing w:before="0" w:line="240" w:lineRule="auto"/>
        <w:jc w:val="left"/>
        <w:rPr>
          <w:rFonts w:ascii="Courier New" w:hAnsi="Courier New" w:cs="Courier New"/>
          <w:sz w:val="14"/>
          <w:szCs w:val="14"/>
        </w:rPr>
      </w:pPr>
    </w:p>
    <w:p w14:paraId="62F72A50" w14:textId="77777777" w:rsidR="0005430B" w:rsidRPr="0005430B" w:rsidRDefault="0005430B" w:rsidP="0005430B">
      <w:pPr>
        <w:spacing w:before="0" w:line="240" w:lineRule="auto"/>
        <w:jc w:val="left"/>
        <w:rPr>
          <w:rFonts w:ascii="Courier New" w:hAnsi="Courier New" w:cs="Courier New"/>
          <w:sz w:val="14"/>
          <w:szCs w:val="14"/>
        </w:rPr>
      </w:pPr>
    </w:p>
    <w:p w14:paraId="3F1F35D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TFX Trainer will call this function.</w:t>
      </w:r>
    </w:p>
    <w:p w14:paraId="2B60B5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run_fn(fn_args: tfx.components.FnArgs):</w:t>
      </w:r>
    </w:p>
    <w:p w14:paraId="38264F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 the model based on given args.</w:t>
      </w:r>
    </w:p>
    <w:p w14:paraId="30B31E62" w14:textId="77777777" w:rsidR="0005430B" w:rsidRPr="0005430B" w:rsidRDefault="0005430B" w:rsidP="0005430B">
      <w:pPr>
        <w:spacing w:before="0" w:line="240" w:lineRule="auto"/>
        <w:jc w:val="left"/>
        <w:rPr>
          <w:rFonts w:ascii="Courier New" w:hAnsi="Courier New" w:cs="Courier New"/>
          <w:sz w:val="14"/>
          <w:szCs w:val="14"/>
        </w:rPr>
      </w:pPr>
    </w:p>
    <w:p w14:paraId="62A150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rgs:</w:t>
      </w:r>
    </w:p>
    <w:p w14:paraId="61A28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 Holds args used to train the model as name/value pairs.</w:t>
      </w:r>
    </w:p>
    <w:p w14:paraId="3364E26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404F3DAC" w14:textId="77777777" w:rsidR="0005430B" w:rsidRPr="0005430B" w:rsidRDefault="0005430B" w:rsidP="0005430B">
      <w:pPr>
        <w:spacing w:before="0" w:line="240" w:lineRule="auto"/>
        <w:jc w:val="left"/>
        <w:rPr>
          <w:rFonts w:ascii="Courier New" w:hAnsi="Courier New" w:cs="Courier New"/>
          <w:sz w:val="14"/>
          <w:szCs w:val="14"/>
        </w:rPr>
      </w:pPr>
    </w:p>
    <w:p w14:paraId="3AFDD3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Generate training logfiles for tensorboard</w:t>
      </w:r>
    </w:p>
    <w:p w14:paraId="36ADF4F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rom datetime import datetime</w:t>
      </w:r>
    </w:p>
    <w:p w14:paraId="4A9BFAF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gdir = "pipeline/pipelines/DCN-iterate/logs/scalars/" + datetime.now().strftime("%Y%m%d-%H%M%S")</w:t>
      </w:r>
    </w:p>
    <w:p w14:paraId="5CF73E3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ensorboard_callback = tf.keras.callbacks.TensorBoard(log_dir=logdir)</w:t>
      </w:r>
    </w:p>
    <w:p w14:paraId="141A2962" w14:textId="77777777" w:rsidR="0005430B" w:rsidRPr="0005430B" w:rsidRDefault="0005430B" w:rsidP="0005430B">
      <w:pPr>
        <w:spacing w:before="0" w:line="240" w:lineRule="auto"/>
        <w:jc w:val="left"/>
        <w:rPr>
          <w:rFonts w:ascii="Courier New" w:hAnsi="Courier New" w:cs="Courier New"/>
          <w:sz w:val="14"/>
          <w:szCs w:val="14"/>
        </w:rPr>
      </w:pPr>
    </w:p>
    <w:p w14:paraId="4AB25B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rive data schema from generated _FEATURE_SPEC dictionary</w:t>
      </w:r>
    </w:p>
    <w:p w14:paraId="377DB6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 schema_utils.schema_from_feature_spec(_FEATURE_SPEC)</w:t>
      </w:r>
    </w:p>
    <w:p w14:paraId="6CD5859A" w14:textId="77777777" w:rsidR="0005430B" w:rsidRPr="0005430B" w:rsidRDefault="0005430B" w:rsidP="0005430B">
      <w:pPr>
        <w:spacing w:before="0" w:line="240" w:lineRule="auto"/>
        <w:jc w:val="left"/>
        <w:rPr>
          <w:rFonts w:ascii="Courier New" w:hAnsi="Courier New" w:cs="Courier New"/>
          <w:sz w:val="14"/>
          <w:szCs w:val="14"/>
        </w:rPr>
      </w:pPr>
    </w:p>
    <w:p w14:paraId="567349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 = _input_fn(</w:t>
      </w:r>
    </w:p>
    <w:p w14:paraId="1FE023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train_files, fn_args.data_accessor, schema, batch_size=8192)</w:t>
      </w:r>
    </w:p>
    <w:p w14:paraId="74CD819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val_dataset = _input_fn(</w:t>
      </w:r>
    </w:p>
    <w:p w14:paraId="0AF1A50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eval_files, fn_args.data_accessor, schema, batch_size=4096)</w:t>
      </w:r>
    </w:p>
    <w:p w14:paraId="735493F2" w14:textId="77777777" w:rsidR="0005430B" w:rsidRPr="0005430B" w:rsidRDefault="0005430B" w:rsidP="0005430B">
      <w:pPr>
        <w:spacing w:before="0" w:line="240" w:lineRule="auto"/>
        <w:jc w:val="left"/>
        <w:rPr>
          <w:rFonts w:ascii="Courier New" w:hAnsi="Courier New" w:cs="Courier New"/>
          <w:sz w:val="14"/>
          <w:szCs w:val="14"/>
        </w:rPr>
      </w:pPr>
    </w:p>
    <w:p w14:paraId="0EBC90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 = _build_keras_model()</w:t>
      </w:r>
    </w:p>
    <w:p w14:paraId="7306BD5F" w14:textId="77777777" w:rsidR="0005430B" w:rsidRPr="0005430B" w:rsidRDefault="0005430B" w:rsidP="0005430B">
      <w:pPr>
        <w:spacing w:before="0" w:line="240" w:lineRule="auto"/>
        <w:jc w:val="left"/>
        <w:rPr>
          <w:rFonts w:ascii="Courier New" w:hAnsi="Courier New" w:cs="Courier New"/>
          <w:sz w:val="14"/>
          <w:szCs w:val="14"/>
        </w:rPr>
      </w:pPr>
    </w:p>
    <w:p w14:paraId="649BC9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compile(optimizer=tf.keras.optimizers.Adagrad(learning_rate=0.1))</w:t>
      </w:r>
    </w:p>
    <w:p w14:paraId="47983F8A" w14:textId="77777777" w:rsidR="0005430B" w:rsidRPr="0005430B" w:rsidRDefault="0005430B" w:rsidP="0005430B">
      <w:pPr>
        <w:spacing w:before="0" w:line="240" w:lineRule="auto"/>
        <w:jc w:val="left"/>
        <w:rPr>
          <w:rFonts w:ascii="Courier New" w:hAnsi="Courier New" w:cs="Courier New"/>
          <w:sz w:val="14"/>
          <w:szCs w:val="14"/>
        </w:rPr>
      </w:pPr>
    </w:p>
    <w:p w14:paraId="36CA7B1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fit(</w:t>
      </w:r>
    </w:p>
    <w:p w14:paraId="10E0A85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w:t>
      </w:r>
    </w:p>
    <w:p w14:paraId="15A64DE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teps_per_epoch=fn_args.train_steps,</w:t>
      </w:r>
    </w:p>
    <w:p w14:paraId="28063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pochs=10,</w:t>
      </w:r>
    </w:p>
    <w:p w14:paraId="1154B3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data=eval_dataset,</w:t>
      </w:r>
    </w:p>
    <w:p w14:paraId="79700A6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steps=fn_args.eval_steps,</w:t>
      </w:r>
    </w:p>
    <w:p w14:paraId="5A4C2B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llbacks=[tensorboard_callback])</w:t>
      </w:r>
    </w:p>
    <w:p w14:paraId="3738054D" w14:textId="77777777" w:rsidR="0005430B" w:rsidRPr="0005430B" w:rsidRDefault="0005430B" w:rsidP="0005430B">
      <w:pPr>
        <w:spacing w:before="0" w:line="240" w:lineRule="auto"/>
        <w:jc w:val="left"/>
        <w:rPr>
          <w:rFonts w:ascii="Courier New" w:hAnsi="Courier New" w:cs="Courier New"/>
          <w:sz w:val="14"/>
          <w:szCs w:val="14"/>
        </w:rPr>
      </w:pPr>
    </w:p>
    <w:p w14:paraId="7B30218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save(fn_args.serving_model_dir)</w:t>
      </w:r>
    </w:p>
    <w:p w14:paraId="0084227A" w14:textId="77777777" w:rsidR="0005430B" w:rsidRPr="0005430B" w:rsidRDefault="0005430B" w:rsidP="0005430B">
      <w:pPr>
        <w:spacing w:before="0" w:line="240" w:lineRule="auto"/>
        <w:jc w:val="left"/>
        <w:rPr>
          <w:rFonts w:ascii="Courier New" w:hAnsi="Courier New" w:cs="Courier New"/>
          <w:sz w:val="14"/>
          <w:szCs w:val="14"/>
        </w:rPr>
      </w:pPr>
    </w:p>
    <w:p w14:paraId="682B465C" w14:textId="77777777" w:rsidR="0005430B" w:rsidRPr="0005430B" w:rsidRDefault="0005430B" w:rsidP="0005430B">
      <w:pPr>
        <w:spacing w:before="0" w:line="240" w:lineRule="auto"/>
        <w:jc w:val="left"/>
        <w:rPr>
          <w:rFonts w:ascii="Courier New" w:hAnsi="Courier New" w:cs="Courier New"/>
          <w:sz w:val="14"/>
          <w:szCs w:val="14"/>
        </w:rPr>
      </w:pPr>
    </w:p>
    <w:p w14:paraId="5F371F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isplay model summary</w:t>
      </w:r>
    </w:p>
    <w:p w14:paraId="60BD5C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n#####################################")</w:t>
      </w:r>
    </w:p>
    <w:p w14:paraId="5B808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model.summary())</w:t>
      </w:r>
    </w:p>
    <w:p w14:paraId="6D6269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3764B28" w14:textId="77777777" w:rsidR="0005430B" w:rsidRPr="0005430B" w:rsidRDefault="0005430B" w:rsidP="0005430B">
      <w:pPr>
        <w:spacing w:before="0" w:line="240" w:lineRule="auto"/>
        <w:jc w:val="left"/>
        <w:rPr>
          <w:rFonts w:ascii="Courier New" w:hAnsi="Courier New" w:cs="Courier New"/>
          <w:sz w:val="14"/>
          <w:szCs w:val="14"/>
        </w:rPr>
      </w:pPr>
    </w:p>
    <w:p w14:paraId="1C2E40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Post-Training Actions</w:t>
      </w:r>
    </w:p>
    <w:p w14:paraId="357BE19D" w14:textId="77777777" w:rsidR="0005430B" w:rsidRPr="0005430B" w:rsidRDefault="0005430B" w:rsidP="0005430B">
      <w:pPr>
        <w:spacing w:before="0" w:line="240" w:lineRule="auto"/>
        <w:jc w:val="left"/>
        <w:rPr>
          <w:rFonts w:ascii="Courier New" w:hAnsi="Courier New" w:cs="Courier New"/>
          <w:sz w:val="14"/>
          <w:szCs w:val="14"/>
        </w:rPr>
      </w:pPr>
    </w:p>
    <w:p w14:paraId="6C8B10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ave plot of model architecture</w:t>
      </w:r>
    </w:p>
    <w:p w14:paraId="2E0EE2A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_num = fn_args.serving_model_dir.split("/")[-2]   # extract model number</w:t>
      </w:r>
    </w:p>
    <w:p w14:paraId="0C1AFE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g_dir = fn_args.custom_config["plot_path"] + f"/{model_num}"</w:t>
      </w:r>
    </w:p>
    <w:p w14:paraId="02B3DD5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img_dir)</w:t>
      </w:r>
    </w:p>
    <w:p w14:paraId="494002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ath(img_dir).mkdir(parents=True, exist_ok=True)</w:t>
      </w:r>
    </w:p>
    <w:p w14:paraId="37BBB0F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utils.plot_model(model.ranking_model.ratings, to_file=f"{img_dir}/model_architecture_{model_num}.png", show_shapes=True)</w:t>
      </w:r>
    </w:p>
    <w:p w14:paraId="3680867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BB34670" w14:textId="77777777" w:rsidR="0005430B" w:rsidRPr="0005430B" w:rsidRDefault="0005430B" w:rsidP="0005430B">
      <w:pPr>
        <w:spacing w:before="0" w:line="240" w:lineRule="auto"/>
        <w:jc w:val="left"/>
        <w:rPr>
          <w:rFonts w:ascii="Courier New" w:hAnsi="Courier New" w:cs="Courier New"/>
          <w:sz w:val="14"/>
          <w:szCs w:val="14"/>
        </w:rPr>
      </w:pPr>
    </w:p>
    <w:p w14:paraId="27A2344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feature Visualization</w:t>
      </w:r>
    </w:p>
    <w:p w14:paraId="14BBFF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at = model.ranking_model.cross_layer._dense.kernel # Cross weights matrix</w:t>
      </w:r>
    </w:p>
    <w:p w14:paraId="0B337F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 _FEATURE_KEYS</w:t>
      </w:r>
    </w:p>
    <w:p w14:paraId="51B776F5" w14:textId="77777777" w:rsidR="0005430B" w:rsidRPr="0005430B" w:rsidRDefault="0005430B" w:rsidP="0005430B">
      <w:pPr>
        <w:spacing w:before="0" w:line="240" w:lineRule="auto"/>
        <w:jc w:val="left"/>
        <w:rPr>
          <w:rFonts w:ascii="Courier New" w:hAnsi="Courier New" w:cs="Courier New"/>
          <w:sz w:val="14"/>
          <w:szCs w:val="14"/>
        </w:rPr>
      </w:pPr>
    </w:p>
    <w:p w14:paraId="065B68E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 = np.ones([len(features), len(features)])</w:t>
      </w:r>
    </w:p>
    <w:p w14:paraId="7BD5105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m = model.ranking_model.embedding_dims</w:t>
      </w:r>
    </w:p>
    <w:p w14:paraId="37E15F1B" w14:textId="77777777" w:rsidR="0005430B" w:rsidRPr="0005430B" w:rsidRDefault="0005430B" w:rsidP="0005430B">
      <w:pPr>
        <w:spacing w:before="0" w:line="240" w:lineRule="auto"/>
        <w:jc w:val="left"/>
        <w:rPr>
          <w:rFonts w:ascii="Courier New" w:hAnsi="Courier New" w:cs="Courier New"/>
          <w:sz w:val="14"/>
          <w:szCs w:val="14"/>
        </w:rPr>
      </w:pPr>
    </w:p>
    <w:p w14:paraId="5C0A65F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the norms of the blocks.</w:t>
      </w:r>
    </w:p>
    <w:p w14:paraId="15F5FE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i in range(len(features)):</w:t>
      </w:r>
    </w:p>
    <w:p w14:paraId="193661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j in range(len(features)):</w:t>
      </w:r>
    </w:p>
    <w:p w14:paraId="5639AF8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Norm of 32x32 Matrix is calculated | 32x32 values --&gt; 1 value</w:t>
      </w:r>
    </w:p>
    <w:p w14:paraId="7E103E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 = mat[i * dim:(i + 1) * dim,    # 32x32 blocks are retrieved from cross network</w:t>
      </w:r>
    </w:p>
    <w:p w14:paraId="504B560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j * dim:(j + 1) * dim]</w:t>
      </w:r>
    </w:p>
    <w:p w14:paraId="75311B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i,j] = np.linalg.norm(block, ord="fro") # Frobenius norm is used | norm of each matrix element is calculated and added together</w:t>
      </w:r>
    </w:p>
    <w:p w14:paraId="77E76B8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plot</w:t>
      </w:r>
    </w:p>
    <w:p w14:paraId="0415280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figure(figsize=(9,9))</w:t>
      </w:r>
    </w:p>
    <w:p w14:paraId="3AAD9C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 = plt.matshow(block_norm, cmap=plt.cm.Blues)</w:t>
      </w:r>
    </w:p>
    <w:p w14:paraId="3166A71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x = plt.gca()</w:t>
      </w:r>
    </w:p>
    <w:p w14:paraId="4A2506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vider = make_axes_locatable(plt.gca())</w:t>
      </w:r>
    </w:p>
    <w:p w14:paraId="0965313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 = divider.append_axes("right", size="5%", pad=0.05)</w:t>
      </w:r>
    </w:p>
    <w:p w14:paraId="0A1E737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colorbar(im, cax=cax)</w:t>
      </w:r>
    </w:p>
    <w:p w14:paraId="4D412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tick_params(labelsize=10)</w:t>
      </w:r>
    </w:p>
    <w:p w14:paraId="579DCF9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xticklabels([""] + features, rotation=45, ha="left", fontsize=10)</w:t>
      </w:r>
    </w:p>
    <w:p w14:paraId="5C3145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yticklabels([""] + features, fontsize=10)</w:t>
      </w:r>
    </w:p>
    <w:p w14:paraId="694E6AB5" w14:textId="77777777" w:rsidR="0005430B" w:rsidRPr="0005430B" w:rsidRDefault="0005430B" w:rsidP="0005430B">
      <w:pPr>
        <w:spacing w:before="0" w:line="240" w:lineRule="auto"/>
        <w:jc w:val="left"/>
        <w:rPr>
          <w:rFonts w:ascii="Courier New" w:hAnsi="Courier New" w:cs="Courier New"/>
          <w:sz w:val="14"/>
          <w:szCs w:val="14"/>
        </w:rPr>
      </w:pPr>
    </w:p>
    <w:p w14:paraId="6686900A" w14:textId="4E908483" w:rsidR="009B2217"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savefig(f"{img_dir}/cross_features_{model_num}", dpi=500, bbox_inches='tight')</w:t>
      </w:r>
    </w:p>
    <w:p w14:paraId="19387C2B" w14:textId="56E2DF55" w:rsidR="00D1485C" w:rsidRDefault="00D1485C" w:rsidP="0005430B">
      <w:pPr>
        <w:spacing w:before="0" w:line="240" w:lineRule="auto"/>
        <w:jc w:val="left"/>
        <w:rPr>
          <w:rFonts w:ascii="Courier New" w:hAnsi="Courier New" w:cs="Courier New"/>
          <w:sz w:val="14"/>
          <w:szCs w:val="14"/>
        </w:rPr>
      </w:pPr>
    </w:p>
    <w:p w14:paraId="62B87763" w14:textId="285B79C3" w:rsidR="00D1485C" w:rsidRDefault="009F1858" w:rsidP="00D1485C">
      <w:pPr>
        <w:pStyle w:val="berschrift3"/>
        <w:numPr>
          <w:ilvl w:val="0"/>
          <w:numId w:val="0"/>
        </w:numPr>
      </w:pPr>
      <w:bookmarkStart w:id="177" w:name="_Toc110808420"/>
      <w:r>
        <w:lastRenderedPageBreak/>
        <w:t>p</w:t>
      </w:r>
      <w:r w:rsidR="004C31AC">
        <w:t>roduction/prediction_service</w:t>
      </w:r>
      <w:bookmarkEnd w:id="177"/>
    </w:p>
    <w:p w14:paraId="59C90DCB" w14:textId="6718A1CC" w:rsidR="00D1485C" w:rsidRPr="006774D5" w:rsidRDefault="004C31AC" w:rsidP="00D1485C">
      <w:pPr>
        <w:pStyle w:val="berschrift4"/>
        <w:numPr>
          <w:ilvl w:val="0"/>
          <w:numId w:val="0"/>
        </w:numPr>
      </w:pPr>
      <w:r>
        <w:t>batch_predictor</w:t>
      </w:r>
      <w:r w:rsidR="00D1485C">
        <w:t>.py</w:t>
      </w:r>
    </w:p>
    <w:p w14:paraId="1123161E" w14:textId="77777777" w:rsidR="00D1485C" w:rsidRPr="0005430B" w:rsidRDefault="00D1485C" w:rsidP="00D1485C">
      <w:pPr>
        <w:spacing w:before="0" w:line="240" w:lineRule="auto"/>
        <w:jc w:val="left"/>
        <w:rPr>
          <w:rFonts w:ascii="Courier New" w:hAnsi="Courier New" w:cs="Courier New"/>
          <w:sz w:val="14"/>
          <w:szCs w:val="14"/>
        </w:rPr>
      </w:pPr>
    </w:p>
    <w:p w14:paraId="0B7BC93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Takes in a Dataframe and returns a new Dataframe with prediction values</w:t>
      </w:r>
    </w:p>
    <w:p w14:paraId="26E34249" w14:textId="77777777" w:rsidR="00A045E7" w:rsidRPr="00A045E7" w:rsidRDefault="00A045E7" w:rsidP="00A045E7">
      <w:pPr>
        <w:spacing w:before="0" w:line="240" w:lineRule="auto"/>
        <w:jc w:val="left"/>
        <w:rPr>
          <w:rFonts w:ascii="Courier New" w:hAnsi="Courier New" w:cs="Courier New"/>
          <w:sz w:val="14"/>
          <w:szCs w:val="14"/>
        </w:rPr>
      </w:pPr>
    </w:p>
    <w:p w14:paraId="7772B54B"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from predictor import prediction_server as ps</w:t>
      </w:r>
    </w:p>
    <w:p w14:paraId="06A20918" w14:textId="77777777" w:rsidR="00A045E7" w:rsidRPr="00A045E7" w:rsidRDefault="00A045E7" w:rsidP="00A045E7">
      <w:pPr>
        <w:spacing w:before="0" w:line="240" w:lineRule="auto"/>
        <w:jc w:val="left"/>
        <w:rPr>
          <w:rFonts w:ascii="Courier New" w:hAnsi="Courier New" w:cs="Courier New"/>
          <w:sz w:val="14"/>
          <w:szCs w:val="14"/>
        </w:rPr>
      </w:pPr>
    </w:p>
    <w:p w14:paraId="1143812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def predict_batch(df, model):</w:t>
      </w:r>
    </w:p>
    <w:p w14:paraId="65BED882"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for index, row in df.iterrows():</w:t>
      </w:r>
    </w:p>
    <w:p w14:paraId="6584F287"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entry = row.to_dict()  # Dictionary representation of row for predictor</w:t>
      </w:r>
    </w:p>
    <w:p w14:paraId="3859162F"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pred = ps(model, entry)  # Rating Prediction</w:t>
      </w:r>
    </w:p>
    <w:p w14:paraId="4CB4ED8D"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rating'] = pred  # set predicted rating</w:t>
      </w:r>
    </w:p>
    <w:p w14:paraId="540A2A51" w14:textId="77777777" w:rsidR="00A045E7" w:rsidRPr="00A045E7" w:rsidRDefault="00A045E7" w:rsidP="00A045E7">
      <w:pPr>
        <w:spacing w:before="0" w:line="240" w:lineRule="auto"/>
        <w:jc w:val="left"/>
        <w:rPr>
          <w:rFonts w:ascii="Courier New" w:hAnsi="Courier New" w:cs="Courier New"/>
          <w:sz w:val="14"/>
          <w:szCs w:val="14"/>
        </w:rPr>
      </w:pPr>
    </w:p>
    <w:p w14:paraId="25063514"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 Convert float to integer for absolute ratings (conditions to keep rating interval [1;5])</w:t>
      </w:r>
    </w:p>
    <w:p w14:paraId="7A2EF6F6"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int(round(pred))</w:t>
      </w:r>
    </w:p>
    <w:p w14:paraId="76C52C22" w14:textId="77777777" w:rsidR="00A045E7" w:rsidRPr="00A045E7" w:rsidRDefault="00A045E7" w:rsidP="00A045E7">
      <w:pPr>
        <w:spacing w:before="0" w:line="240" w:lineRule="auto"/>
        <w:jc w:val="left"/>
        <w:rPr>
          <w:rFonts w:ascii="Courier New" w:hAnsi="Courier New" w:cs="Courier New"/>
          <w:sz w:val="14"/>
          <w:szCs w:val="14"/>
        </w:rPr>
      </w:pPr>
    </w:p>
    <w:p w14:paraId="053AFC6E"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lt; 1:</w:t>
      </w:r>
    </w:p>
    <w:p w14:paraId="42F2C6F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1</w:t>
      </w:r>
    </w:p>
    <w:p w14:paraId="76C83571"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gt; 5:</w:t>
      </w:r>
    </w:p>
    <w:p w14:paraId="79B71AF8"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5</w:t>
      </w:r>
    </w:p>
    <w:p w14:paraId="0092A418" w14:textId="77777777" w:rsidR="00A045E7" w:rsidRPr="00A045E7" w:rsidRDefault="00A045E7" w:rsidP="00A045E7">
      <w:pPr>
        <w:spacing w:before="0" w:line="240" w:lineRule="auto"/>
        <w:jc w:val="left"/>
        <w:rPr>
          <w:rFonts w:ascii="Courier New" w:hAnsi="Courier New" w:cs="Courier New"/>
          <w:sz w:val="14"/>
          <w:szCs w:val="14"/>
        </w:rPr>
      </w:pPr>
    </w:p>
    <w:p w14:paraId="14ADD3E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int_rating'] = round(int_pred)</w:t>
      </w:r>
    </w:p>
    <w:p w14:paraId="7BE2890F" w14:textId="0318D078" w:rsid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return df</w:t>
      </w:r>
    </w:p>
    <w:p w14:paraId="25AA0E62" w14:textId="29B71752" w:rsidR="00A045E7" w:rsidRPr="006774D5" w:rsidRDefault="009D46D0" w:rsidP="00A045E7">
      <w:pPr>
        <w:pStyle w:val="berschrift4"/>
        <w:numPr>
          <w:ilvl w:val="0"/>
          <w:numId w:val="0"/>
        </w:numPr>
      </w:pPr>
      <w:r>
        <w:t>prediction_service</w:t>
      </w:r>
      <w:r w:rsidR="00A045E7">
        <w:t>.py</w:t>
      </w:r>
    </w:p>
    <w:p w14:paraId="07F69EB2" w14:textId="77777777" w:rsidR="00A045E7" w:rsidRPr="0005430B" w:rsidRDefault="00A045E7" w:rsidP="00A045E7">
      <w:pPr>
        <w:spacing w:before="0" w:line="240" w:lineRule="auto"/>
        <w:jc w:val="left"/>
        <w:rPr>
          <w:rFonts w:ascii="Courier New" w:hAnsi="Courier New" w:cs="Courier New"/>
          <w:sz w:val="14"/>
          <w:szCs w:val="14"/>
        </w:rPr>
      </w:pPr>
    </w:p>
    <w:p w14:paraId="63E095C6" w14:textId="08F7C6B9"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pandas as pd</w:t>
      </w:r>
    </w:p>
    <w:p w14:paraId="39DEB6C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os</w:t>
      </w:r>
    </w:p>
    <w:p w14:paraId="3017C99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glob</w:t>
      </w:r>
    </w:p>
    <w:p w14:paraId="1B9C732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tensorflow as tf</w:t>
      </w:r>
    </w:p>
    <w:p w14:paraId="5BFA70D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from batch_predictor import predict_batch</w:t>
      </w:r>
    </w:p>
    <w:p w14:paraId="31C7C17F" w14:textId="77777777" w:rsidR="008379F2" w:rsidRPr="008379F2" w:rsidRDefault="008379F2" w:rsidP="008379F2">
      <w:pPr>
        <w:spacing w:before="0" w:line="240" w:lineRule="auto"/>
        <w:jc w:val="left"/>
        <w:rPr>
          <w:rFonts w:ascii="Courier New" w:hAnsi="Courier New" w:cs="Courier New"/>
          <w:sz w:val="14"/>
          <w:szCs w:val="14"/>
        </w:rPr>
      </w:pPr>
    </w:p>
    <w:p w14:paraId="5756F35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Set working directory</w:t>
      </w:r>
    </w:p>
    <w:p w14:paraId="3DC3028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os.chdir('../..')</w:t>
      </w:r>
    </w:p>
    <w:p w14:paraId="7D45341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int(os.getcwd())</w:t>
      </w:r>
    </w:p>
    <w:p w14:paraId="62ECF70D" w14:textId="77777777" w:rsidR="008379F2" w:rsidRPr="008379F2" w:rsidRDefault="008379F2" w:rsidP="008379F2">
      <w:pPr>
        <w:spacing w:before="0" w:line="240" w:lineRule="auto"/>
        <w:jc w:val="left"/>
        <w:rPr>
          <w:rFonts w:ascii="Courier New" w:hAnsi="Courier New" w:cs="Courier New"/>
          <w:sz w:val="14"/>
          <w:szCs w:val="14"/>
        </w:rPr>
      </w:pPr>
    </w:p>
    <w:p w14:paraId="37CEA8A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Declare path variables</w:t>
      </w:r>
    </w:p>
    <w:p w14:paraId="0E29F7D3" w14:textId="77777777" w:rsidR="008379F2" w:rsidRPr="008379F2" w:rsidRDefault="008379F2" w:rsidP="008379F2">
      <w:pPr>
        <w:spacing w:before="0" w:line="240" w:lineRule="auto"/>
        <w:jc w:val="left"/>
        <w:rPr>
          <w:rFonts w:ascii="Courier New" w:hAnsi="Courier New" w:cs="Courier New"/>
          <w:sz w:val="14"/>
          <w:szCs w:val="14"/>
        </w:rPr>
      </w:pPr>
    </w:p>
    <w:p w14:paraId="7B1520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oduction_data = 'ml-1k_prod'</w:t>
      </w:r>
    </w:p>
    <w:p w14:paraId="7490DB0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ediction_data_dir = f'production/production_data/{production_data}.csv'</w:t>
      </w:r>
    </w:p>
    <w:p w14:paraId="742FC481"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LINE_NAME = 'DCN-iterate'</w:t>
      </w:r>
    </w:p>
    <w:p w14:paraId="679279C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_DIR = 'pipeline'</w:t>
      </w:r>
    </w:p>
    <w:p w14:paraId="7956BD4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SERVING_MODEL_DIR = os.path.join(PIPE_DIR, 'serving_model', PIPELINE_NAME)</w:t>
      </w:r>
    </w:p>
    <w:p w14:paraId="0FA93666" w14:textId="77777777" w:rsidR="008379F2" w:rsidRPr="008379F2" w:rsidRDefault="008379F2" w:rsidP="008379F2">
      <w:pPr>
        <w:spacing w:before="0" w:line="240" w:lineRule="auto"/>
        <w:jc w:val="left"/>
        <w:rPr>
          <w:rFonts w:ascii="Courier New" w:hAnsi="Courier New" w:cs="Courier New"/>
          <w:sz w:val="14"/>
          <w:szCs w:val="14"/>
        </w:rPr>
      </w:pPr>
    </w:p>
    <w:p w14:paraId="6998B1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Load prediction dataset and model</w:t>
      </w:r>
    </w:p>
    <w:p w14:paraId="21E27D3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 = pd.read_csv(prediction_data_dir)</w:t>
      </w:r>
    </w:p>
    <w:p w14:paraId="08EBAFF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loaded_model = tf.saved_model.load(max(glob.glob(os.path.join(SERVING_MODEL_DIR, '*/')), key=os.path.getmtime))  # Load newest model from 'serving_model'</w:t>
      </w:r>
    </w:p>
    <w:p w14:paraId="54CAFEB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del_name = max(glob.glob(os.path.join(SERVING_MODEL_DIR, '*/')), key=os.path.getmtime).split("/")[-2]  # Get model name to assign monitoring data to model</w:t>
      </w:r>
    </w:p>
    <w:p w14:paraId="0A9A4D62" w14:textId="77777777" w:rsidR="008379F2" w:rsidRPr="008379F2" w:rsidRDefault="008379F2" w:rsidP="008379F2">
      <w:pPr>
        <w:spacing w:before="0" w:line="240" w:lineRule="auto"/>
        <w:jc w:val="left"/>
        <w:rPr>
          <w:rFonts w:ascii="Courier New" w:hAnsi="Courier New" w:cs="Courier New"/>
          <w:sz w:val="14"/>
          <w:szCs w:val="14"/>
        </w:rPr>
      </w:pPr>
    </w:p>
    <w:p w14:paraId="5C97641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NITORING = f'production/monitoring/{model_name}_monitoring.csv'</w:t>
      </w:r>
    </w:p>
    <w:p w14:paraId="36E7CF1A" w14:textId="77777777" w:rsidR="008379F2" w:rsidRPr="008379F2" w:rsidRDefault="008379F2" w:rsidP="008379F2">
      <w:pPr>
        <w:spacing w:before="0" w:line="240" w:lineRule="auto"/>
        <w:jc w:val="left"/>
        <w:rPr>
          <w:rFonts w:ascii="Courier New" w:hAnsi="Courier New" w:cs="Courier New"/>
          <w:sz w:val="14"/>
          <w:szCs w:val="14"/>
        </w:rPr>
      </w:pPr>
    </w:p>
    <w:p w14:paraId="7600DEE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rating columns to be filled by predict_batch</w:t>
      </w:r>
    </w:p>
    <w:p w14:paraId="1A732DB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rating'] = 0</w:t>
      </w:r>
    </w:p>
    <w:p w14:paraId="4FAC8B9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int_rating'] = 0</w:t>
      </w:r>
    </w:p>
    <w:p w14:paraId="2973BA62" w14:textId="77777777" w:rsidR="008379F2" w:rsidRPr="008379F2" w:rsidRDefault="008379F2" w:rsidP="008379F2">
      <w:pPr>
        <w:spacing w:before="0" w:line="240" w:lineRule="auto"/>
        <w:jc w:val="left"/>
        <w:rPr>
          <w:rFonts w:ascii="Courier New" w:hAnsi="Courier New" w:cs="Courier New"/>
          <w:sz w:val="14"/>
          <w:szCs w:val="14"/>
        </w:rPr>
      </w:pPr>
    </w:p>
    <w:p w14:paraId="57C2009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Fill in columns for float prediction value and int prediction value</w:t>
      </w:r>
    </w:p>
    <w:p w14:paraId="489E7E0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_pred = predict_batch(df, loaded_model)</w:t>
      </w:r>
    </w:p>
    <w:p w14:paraId="035570BE" w14:textId="77777777" w:rsidR="008379F2" w:rsidRPr="008379F2" w:rsidRDefault="008379F2" w:rsidP="008379F2">
      <w:pPr>
        <w:spacing w:before="0" w:line="240" w:lineRule="auto"/>
        <w:jc w:val="left"/>
        <w:rPr>
          <w:rFonts w:ascii="Courier New" w:hAnsi="Courier New" w:cs="Courier New"/>
          <w:sz w:val="14"/>
          <w:szCs w:val="14"/>
        </w:rPr>
      </w:pPr>
    </w:p>
    <w:p w14:paraId="7FD2E43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predictions to a monitoring table (simple CSV file)</w:t>
      </w:r>
    </w:p>
    <w:p w14:paraId="5889FED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f os.path.exists(MONITORING):</w:t>
      </w:r>
    </w:p>
    <w:p w14:paraId="4102DF1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monitor = pd.read_csv(MONITORING)</w:t>
      </w:r>
    </w:p>
    <w:p w14:paraId="26364749"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 = pd.concat([df_monitor, df_pred], ignore_index=True)</w:t>
      </w:r>
    </w:p>
    <w:p w14:paraId="0B5976A4"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to_csv(MONITORING, index=False)</w:t>
      </w:r>
    </w:p>
    <w:p w14:paraId="0229311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else:</w:t>
      </w:r>
    </w:p>
    <w:p w14:paraId="1B32C505" w14:textId="014E26F1" w:rsidR="00A045E7" w:rsidRPr="00A045E7"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pred.to_csv(MONITORING, index=False)</w:t>
      </w:r>
    </w:p>
    <w:p w14:paraId="22DE5CA0" w14:textId="142A8BEB" w:rsidR="00A045E7" w:rsidRDefault="00A045E7" w:rsidP="00A045E7">
      <w:pPr>
        <w:spacing w:before="0" w:line="240" w:lineRule="auto"/>
        <w:jc w:val="left"/>
        <w:rPr>
          <w:rFonts w:ascii="Courier New" w:hAnsi="Courier New" w:cs="Courier New"/>
          <w:sz w:val="14"/>
          <w:szCs w:val="14"/>
        </w:rPr>
      </w:pPr>
    </w:p>
    <w:p w14:paraId="25556760" w14:textId="77777777" w:rsidR="009D46D0" w:rsidRPr="006774D5" w:rsidRDefault="009D46D0" w:rsidP="009D46D0">
      <w:pPr>
        <w:pStyle w:val="berschrift4"/>
        <w:numPr>
          <w:ilvl w:val="0"/>
          <w:numId w:val="0"/>
        </w:numPr>
      </w:pPr>
      <w:r>
        <w:t>prediction_service.py</w:t>
      </w:r>
    </w:p>
    <w:p w14:paraId="586BA4B7" w14:textId="77777777" w:rsidR="009D46D0" w:rsidRPr="0005430B" w:rsidRDefault="009D46D0" w:rsidP="009D46D0">
      <w:pPr>
        <w:spacing w:before="0" w:line="240" w:lineRule="auto"/>
        <w:jc w:val="left"/>
        <w:rPr>
          <w:rFonts w:ascii="Courier New" w:hAnsi="Courier New" w:cs="Courier New"/>
          <w:sz w:val="14"/>
          <w:szCs w:val="14"/>
        </w:rPr>
      </w:pPr>
    </w:p>
    <w:p w14:paraId="4480F55D"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Takes in a model and a dataset entry (in form of a dictionary) and returns the predicted value of the model</w:t>
      </w:r>
    </w:p>
    <w:p w14:paraId="2251BD4A" w14:textId="77777777" w:rsidR="00FA7FEF" w:rsidRPr="00FA7FEF" w:rsidRDefault="00FA7FEF" w:rsidP="00FA7FEF">
      <w:pPr>
        <w:spacing w:before="0" w:line="240" w:lineRule="auto"/>
        <w:jc w:val="left"/>
        <w:rPr>
          <w:rFonts w:ascii="Courier New" w:hAnsi="Courier New" w:cs="Courier New"/>
          <w:sz w:val="14"/>
          <w:szCs w:val="14"/>
        </w:rPr>
      </w:pPr>
    </w:p>
    <w:p w14:paraId="34D784D1"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def prediction_server(model, entry):</w:t>
      </w:r>
    </w:p>
    <w:p w14:paraId="4B0F23F6"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score = model({'user_id': [[entry['user_id']]], 'movie_id': [[entry['movie_id']]], 'user_gender': [[entry['user_gender']]], 'user_occupation': [[entry['user_occupation']]], 'user_age_cohort': [[entry['user_age_cohort']]]}).numpy()</w:t>
      </w:r>
    </w:p>
    <w:p w14:paraId="3F466474" w14:textId="1EE36CA3" w:rsidR="009D46D0" w:rsidRPr="00A32DA3"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return score[0][0][0]</w:t>
      </w:r>
    </w:p>
    <w:p w14:paraId="526C41B6" w14:textId="1EDC0464" w:rsidR="009F15AF" w:rsidRPr="00721A18" w:rsidRDefault="0098612B" w:rsidP="009F15AF">
      <w:pPr>
        <w:pStyle w:val="berschrift1"/>
        <w:numPr>
          <w:ilvl w:val="0"/>
          <w:numId w:val="0"/>
        </w:numPr>
      </w:pPr>
      <w:bookmarkStart w:id="178" w:name="_Toc110808421"/>
      <w:r>
        <w:lastRenderedPageBreak/>
        <w:t>References</w:t>
      </w:r>
      <w:bookmarkEnd w:id="178"/>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EndPr/>
      <w:sdtContent>
        <w:p w14:paraId="4624D9BD" w14:textId="77777777" w:rsidR="005470F4" w:rsidRDefault="00B32AE3" w:rsidP="005470F4">
          <w:pPr>
            <w:pStyle w:val="CitaviBibliographyHeading"/>
          </w:pPr>
          <w:r>
            <w:fldChar w:fldCharType="begin"/>
          </w:r>
          <w:r>
            <w:instrText>ADDIN CitaviBibliography</w:instrText>
          </w:r>
          <w:r>
            <w:fldChar w:fldCharType="separate"/>
          </w:r>
          <w:r w:rsidR="005470F4">
            <w:t>References</w:t>
          </w:r>
        </w:p>
        <w:p w14:paraId="088E9AC5" w14:textId="77777777" w:rsidR="005470F4" w:rsidRDefault="005470F4" w:rsidP="005470F4">
          <w:pPr>
            <w:pStyle w:val="CitaviBibliographyEntry"/>
          </w:pPr>
          <w:bookmarkStart w:id="179" w:name="_CTVL001bf7be05068d34d3d83f8ebfe6e564de7"/>
          <w:r>
            <w:t>Aggarwal, C. C. (2016).</w:t>
          </w:r>
          <w:bookmarkEnd w:id="179"/>
          <w:r>
            <w:t xml:space="preserve"> </w:t>
          </w:r>
          <w:r w:rsidRPr="005470F4">
            <w:rPr>
              <w:i/>
            </w:rPr>
            <w:t>Recommender Systems: The Textbook</w:t>
          </w:r>
          <w:r w:rsidRPr="005470F4">
            <w:t xml:space="preserve">. Cham: Springer International Publishing. </w:t>
          </w:r>
        </w:p>
        <w:p w14:paraId="5A0E9267" w14:textId="77777777" w:rsidR="005470F4" w:rsidRDefault="005470F4" w:rsidP="005470F4">
          <w:pPr>
            <w:pStyle w:val="CitaviBibliographyEntry"/>
          </w:pPr>
          <w:bookmarkStart w:id="180" w:name="_CTVL001ef9eb371e62945e8834e93cbf9af643e"/>
          <w:r>
            <w:t>Algorithmia.</w:t>
          </w:r>
          <w:bookmarkEnd w:id="180"/>
          <w:r>
            <w:t xml:space="preserve"> </w:t>
          </w:r>
          <w:r w:rsidRPr="005470F4">
            <w:rPr>
              <w:i/>
            </w:rPr>
            <w:t>2020 state of enterprise machine learning</w:t>
          </w:r>
          <w:r w:rsidRPr="005470F4">
            <w:t xml:space="preserve">. Retrieved from https://info.algorithmia.com/hubfs/2019/Whitepapers/The-State-of-Enterprise-ML-2020/Algorithmia_2020_State_of_Enterprise_ML.pdf </w:t>
          </w:r>
        </w:p>
        <w:p w14:paraId="1F664CF8" w14:textId="77777777" w:rsidR="005470F4" w:rsidRDefault="005470F4" w:rsidP="005470F4">
          <w:pPr>
            <w:pStyle w:val="CitaviBibliographyEntry"/>
          </w:pPr>
          <w:bookmarkStart w:id="181" w:name="_CTVL001919eee7a1c16499caea3e4511e683d97"/>
          <w:r>
            <w:t>Alla, S., &amp; Adari, S. K. (2021).</w:t>
          </w:r>
          <w:bookmarkEnd w:id="181"/>
          <w:r>
            <w:t xml:space="preserve"> </w:t>
          </w:r>
          <w:r w:rsidRPr="005470F4">
            <w:rPr>
              <w:i/>
            </w:rPr>
            <w:t>Beginning MLOps with MLFlow</w:t>
          </w:r>
          <w:r w:rsidRPr="005470F4">
            <w:t xml:space="preserve">. Springer. </w:t>
          </w:r>
        </w:p>
        <w:p w14:paraId="452548E5" w14:textId="77777777" w:rsidR="005470F4" w:rsidRDefault="005470F4" w:rsidP="005470F4">
          <w:pPr>
            <w:pStyle w:val="CitaviBibliographyEntry"/>
          </w:pPr>
          <w:bookmarkStart w:id="182" w:name="_CTVL001fd07bc3413044e978717eaf0067c54c7"/>
          <w:r>
            <w:t>Alyari, F., &amp; Jafari Navimipour, N. (2018). Recommender systems.</w:t>
          </w:r>
          <w:bookmarkEnd w:id="182"/>
          <w:r>
            <w:t xml:space="preserve"> </w:t>
          </w:r>
          <w:r w:rsidRPr="005470F4">
            <w:rPr>
              <w:i/>
            </w:rPr>
            <w:t>Kybernetes</w:t>
          </w:r>
          <w:r w:rsidRPr="005470F4">
            <w:t xml:space="preserve">, </w:t>
          </w:r>
          <w:r w:rsidRPr="005470F4">
            <w:rPr>
              <w:i/>
            </w:rPr>
            <w:t>47</w:t>
          </w:r>
          <w:r w:rsidRPr="005470F4">
            <w:t>(5), 985–1017. https://doi.org/10.1108/K-06-2017-0196</w:t>
          </w:r>
        </w:p>
        <w:p w14:paraId="239F913F" w14:textId="77777777" w:rsidR="005470F4" w:rsidRDefault="005470F4" w:rsidP="005470F4">
          <w:pPr>
            <w:pStyle w:val="CitaviBibliographyEntry"/>
          </w:pPr>
          <w:bookmarkStart w:id="183" w:name="_CTVL001c80a14e85177455ba24180869b32b913"/>
          <w:r>
            <w:t>Apache Software Foundation (n.d.). Airflow. Retrieved from https://airflow.apache.org/</w:t>
          </w:r>
        </w:p>
        <w:p w14:paraId="62871A9E" w14:textId="77777777" w:rsidR="005470F4" w:rsidRDefault="005470F4" w:rsidP="005470F4">
          <w:pPr>
            <w:pStyle w:val="CitaviBibliographyEntry"/>
          </w:pPr>
          <w:bookmarkStart w:id="184" w:name="_CTVL001fd47c7fdc1ee495ab5f08ee97bc58ac8"/>
          <w:bookmarkEnd w:id="183"/>
          <w:r>
            <w:t>Arrikto (n.d.). Arrikto Enterprise Kubeflow Documentation. Retrieved from https://docs.arrikto.com/</w:t>
          </w:r>
        </w:p>
        <w:p w14:paraId="724ACF94" w14:textId="77777777" w:rsidR="005470F4" w:rsidRDefault="005470F4" w:rsidP="005470F4">
          <w:pPr>
            <w:pStyle w:val="CitaviBibliographyEntry"/>
          </w:pPr>
          <w:bookmarkStart w:id="185" w:name="_CTVL001158273169e054b2daed4a28cb665123f"/>
          <w:bookmarkEnd w:id="184"/>
          <w:r>
            <w:t>Baena-Garcıa, M., Del Campo-Ávila, J., Fidalgo, R., Bifet, A., Gavalda, R., &amp; Morales-Bueno, R. (2006). Early drift detection method. In</w:t>
          </w:r>
          <w:bookmarkEnd w:id="185"/>
          <w:r>
            <w:t xml:space="preserve"> </w:t>
          </w:r>
          <w:r w:rsidRPr="005470F4">
            <w:rPr>
              <w:i/>
            </w:rPr>
            <w:t>Fourth international workshop on knowledge discovery from data streams</w:t>
          </w:r>
          <w:r w:rsidRPr="005470F4">
            <w:t>.</w:t>
          </w:r>
        </w:p>
        <w:p w14:paraId="54937269" w14:textId="77777777" w:rsidR="005470F4" w:rsidRDefault="005470F4" w:rsidP="005470F4">
          <w:pPr>
            <w:pStyle w:val="CitaviBibliographyEntry"/>
          </w:pPr>
          <w:bookmarkStart w:id="186" w:name="_CTVL001b684d2f5565d4f0aaf008928c14fa66d"/>
          <w:r>
            <w:t>Baker, T. (2019).</w:t>
          </w:r>
          <w:bookmarkEnd w:id="186"/>
          <w:r>
            <w:t xml:space="preserve"> </w:t>
          </w:r>
          <w:r w:rsidRPr="005470F4">
            <w:rPr>
              <w:i/>
            </w:rPr>
            <w:t>Smarter Humans. Smarter Machines.</w:t>
          </w:r>
          <w:r w:rsidRPr="005470F4">
            <w:t xml:space="preserve"> Retrieved from Refinitiv website: https://www.refinitiv.com/en/resources/special-report/refinitiv-2019-artificial-intelligence-machine-learning-global-study </w:t>
          </w:r>
        </w:p>
        <w:p w14:paraId="4952FDF0" w14:textId="77777777" w:rsidR="005470F4" w:rsidRDefault="005470F4" w:rsidP="005470F4">
          <w:pPr>
            <w:pStyle w:val="CitaviBibliographyEntry"/>
          </w:pPr>
          <w:bookmarkStart w:id="187"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7"/>
          <w:r>
            <w:t xml:space="preserve"> </w:t>
          </w:r>
          <w:r w:rsidRPr="005470F4">
            <w:rPr>
              <w:i/>
            </w:rPr>
            <w:t xml:space="preserve">Proceedings of the 23rd ACM SIGKDD International Conference on Knowledge Discovery and Data Mining </w:t>
          </w:r>
          <w:r w:rsidRPr="005470F4">
            <w:t>(pp. 1387–1395). New York, NY, USA: ACM. https://doi.org/10.1145/3097983.3098021</w:t>
          </w:r>
        </w:p>
        <w:p w14:paraId="45B2208F" w14:textId="77777777" w:rsidR="005470F4" w:rsidRDefault="005470F4" w:rsidP="005470F4">
          <w:pPr>
            <w:pStyle w:val="CitaviBibliographyEntry"/>
          </w:pPr>
          <w:bookmarkStart w:id="188" w:name="_CTVL001c1e2e2b70b224eeea8b4f4e4a16d5d0e"/>
          <w:r>
            <w:t>Blondel, M., Fujino, A., Ueda, N., &amp; Ishihata, M. (2016, July 25).</w:t>
          </w:r>
          <w:bookmarkEnd w:id="188"/>
          <w:r>
            <w:t xml:space="preserve"> </w:t>
          </w:r>
          <w:r w:rsidRPr="005470F4">
            <w:rPr>
              <w:i/>
            </w:rPr>
            <w:t>Higher-Order Factorization Machines</w:t>
          </w:r>
          <w:r w:rsidRPr="005470F4">
            <w:t xml:space="preserve">. Retrieved from http://arxiv.org/pdf/1607.07195v2 </w:t>
          </w:r>
        </w:p>
        <w:p w14:paraId="26C18396" w14:textId="77777777" w:rsidR="005470F4" w:rsidRDefault="005470F4" w:rsidP="005470F4">
          <w:pPr>
            <w:pStyle w:val="CitaviBibliographyEntry"/>
          </w:pPr>
          <w:bookmarkStart w:id="189" w:name="_CTVL001a9002594473d43069e6dda4150413420"/>
          <w:r>
            <w:t>Blondel, M., Ishihata, M., Fujino, A., &amp; Ueda, N. (2016, July 29).</w:t>
          </w:r>
          <w:bookmarkEnd w:id="189"/>
          <w:r>
            <w:t xml:space="preserve"> </w:t>
          </w:r>
          <w:r w:rsidRPr="005470F4">
            <w:rPr>
              <w:i/>
            </w:rPr>
            <w:t>Polynomial Networks and Factorization Machines: New Insights and Efficient Training Algorithms</w:t>
          </w:r>
          <w:r w:rsidRPr="005470F4">
            <w:t xml:space="preserve">. Retrieved from http://arxiv.org/pdf/1607.08810v1 </w:t>
          </w:r>
        </w:p>
        <w:p w14:paraId="5238078C" w14:textId="77777777" w:rsidR="005470F4" w:rsidRDefault="005470F4" w:rsidP="005470F4">
          <w:pPr>
            <w:pStyle w:val="CitaviBibliographyEntry"/>
          </w:pPr>
          <w:bookmarkStart w:id="190" w:name="_CTVL0012e1b3234f86f45b88caca3262c856813"/>
          <w:r>
            <w:t>Charniak, E. (2019).</w:t>
          </w:r>
          <w:bookmarkEnd w:id="190"/>
          <w:r>
            <w:t xml:space="preserve"> </w:t>
          </w:r>
          <w:r w:rsidRPr="005470F4">
            <w:rPr>
              <w:i/>
            </w:rPr>
            <w:t>Introduction to Deep Learning</w:t>
          </w:r>
          <w:r w:rsidRPr="005470F4">
            <w:t xml:space="preserve">. The MIT Press. </w:t>
          </w:r>
        </w:p>
        <w:p w14:paraId="65D6F2BD" w14:textId="77777777" w:rsidR="005470F4" w:rsidRDefault="005470F4" w:rsidP="005470F4">
          <w:pPr>
            <w:pStyle w:val="CitaviBibliographyEntry"/>
          </w:pPr>
          <w:bookmarkStart w:id="191" w:name="_CTVL0019744b604bd6f4aab8cfb22955c063b01"/>
          <w:r>
            <w:t>Choy, G., Khalilzadeh, O., Michalski, M., Do, S., Samir, A. E., Pianykh, O. S., . . . Dreyer, K. J. (2018). Current Applications and Future Impact of Machine Learning in Radiology.</w:t>
          </w:r>
          <w:bookmarkEnd w:id="191"/>
          <w:r>
            <w:t xml:space="preserve"> </w:t>
          </w:r>
          <w:r w:rsidRPr="005470F4">
            <w:rPr>
              <w:i/>
            </w:rPr>
            <w:t>Radiology</w:t>
          </w:r>
          <w:r w:rsidRPr="005470F4">
            <w:t xml:space="preserve">, </w:t>
          </w:r>
          <w:r w:rsidRPr="005470F4">
            <w:rPr>
              <w:i/>
            </w:rPr>
            <w:t>288</w:t>
          </w:r>
          <w:r w:rsidRPr="005470F4">
            <w:t>(2), 318–328. https://doi.org/10.1148/radiol.2018171820</w:t>
          </w:r>
        </w:p>
        <w:p w14:paraId="02D9F344" w14:textId="77777777" w:rsidR="005470F4" w:rsidRDefault="005470F4" w:rsidP="005470F4">
          <w:pPr>
            <w:pStyle w:val="CitaviBibliographyEntry"/>
          </w:pPr>
          <w:bookmarkStart w:id="192" w:name="_CTVL00197902646bc564eaaa19ebaba329abb2e"/>
          <w:r>
            <w:lastRenderedPageBreak/>
            <w:t>Chui, M., Hall, B., Singla, A., &amp; Sukharevsky, A. (2021, December 8).</w:t>
          </w:r>
          <w:bookmarkEnd w:id="192"/>
          <w:r>
            <w:t xml:space="preserve"> </w:t>
          </w:r>
          <w:r w:rsidRPr="005470F4">
            <w:rPr>
              <w:i/>
            </w:rPr>
            <w:t>The state of AI in 2021</w:t>
          </w:r>
          <w:r w:rsidRPr="005470F4">
            <w:t xml:space="preserve">. Retrieved from McKinsey website: https://www.mckinsey.com/business-functions/quantumblack/our-insights/global-survey-the-state-of-ai-in-2021 </w:t>
          </w:r>
        </w:p>
        <w:p w14:paraId="7F063644" w14:textId="77777777" w:rsidR="005470F4" w:rsidRDefault="005470F4" w:rsidP="005470F4">
          <w:pPr>
            <w:pStyle w:val="CitaviBibliographyEntry"/>
          </w:pPr>
          <w:bookmarkStart w:id="193" w:name="_CTVL00149778e4f4dd14bdcaf583e52ef68d592"/>
          <w:r>
            <w:t>Columbus, L. (2017, July 9). McKinsey's State Of Machine Learning And AI, 2017.</w:t>
          </w:r>
          <w:bookmarkEnd w:id="193"/>
          <w:r>
            <w:t xml:space="preserve"> </w:t>
          </w:r>
          <w:r w:rsidRPr="005470F4">
            <w:rPr>
              <w:i/>
            </w:rPr>
            <w:t>Forbes</w:t>
          </w:r>
          <w:r w:rsidRPr="005470F4">
            <w:t>. Retrieved from https://www.forbes.com/sites/louiscolumbus/2017/07/09/mckinseys-state-of-machine-learning-and-ai-2017/?sh=63414b1b75b6</w:t>
          </w:r>
        </w:p>
        <w:p w14:paraId="7E8EE9D8" w14:textId="77777777" w:rsidR="005470F4" w:rsidRDefault="005470F4" w:rsidP="005470F4">
          <w:pPr>
            <w:pStyle w:val="CitaviBibliographyEntry"/>
          </w:pPr>
          <w:bookmarkStart w:id="194" w:name="_CTVL001c55ccbf27da94b1286e464e0afcaef5b"/>
          <w:r>
            <w:t>Covington, P., Adams, J., &amp; Sargin, E. (2016). Deep Neural Networks for YouTube Recommendations. In S. Sen, W. Geyer, J. Freyne, &amp; P. Castells (Eds.),</w:t>
          </w:r>
          <w:bookmarkEnd w:id="194"/>
          <w:r>
            <w:t xml:space="preserve"> </w:t>
          </w:r>
          <w:r w:rsidRPr="005470F4">
            <w:rPr>
              <w:i/>
            </w:rPr>
            <w:t xml:space="preserve">Proceedings of the 10th ACM Conference on Recommender Systems </w:t>
          </w:r>
          <w:r w:rsidRPr="005470F4">
            <w:t>(pp. 191–198). New York, NY, USA: ACM. https://doi.org/10.1145/2959100.2959190</w:t>
          </w:r>
        </w:p>
        <w:p w14:paraId="675E1F4E" w14:textId="77777777" w:rsidR="005470F4" w:rsidRDefault="005470F4" w:rsidP="005470F4">
          <w:pPr>
            <w:pStyle w:val="CitaviBibliographyEntry"/>
          </w:pPr>
          <w:bookmarkStart w:id="195" w:name="_CTVL00150b0f86621224fbdba5efdb4653f2f67"/>
          <w:r>
            <w:t>Crowe, R. (2019). Why do I need metadata? (TensorFlow Extended). Retrieved from https://www.youtube.com/watch?v=cc1-eocgm1E</w:t>
          </w:r>
        </w:p>
        <w:p w14:paraId="5140DECE" w14:textId="77777777" w:rsidR="005470F4" w:rsidRDefault="005470F4" w:rsidP="005470F4">
          <w:pPr>
            <w:pStyle w:val="CitaviBibliographyEntry"/>
          </w:pPr>
          <w:bookmarkStart w:id="196" w:name="_CTVL001fb97b694f03d42c9a36caf595751ceb9"/>
          <w:bookmarkEnd w:id="195"/>
          <w:r>
            <w:t>Cunningham, W. (1993). The WyCash portfolio management system.</w:t>
          </w:r>
          <w:bookmarkEnd w:id="196"/>
          <w:r>
            <w:t xml:space="preserve"> </w:t>
          </w:r>
          <w:r w:rsidRPr="005470F4">
            <w:rPr>
              <w:i/>
            </w:rPr>
            <w:t>ACM SIGPLAN OOPS Messenger</w:t>
          </w:r>
          <w:r w:rsidRPr="005470F4">
            <w:t xml:space="preserve">, </w:t>
          </w:r>
          <w:r w:rsidRPr="005470F4">
            <w:rPr>
              <w:i/>
            </w:rPr>
            <w:t>4</w:t>
          </w:r>
          <w:r w:rsidRPr="005470F4">
            <w:t>(2), 29–30. https://doi.org/10.1145/157710.157715</w:t>
          </w:r>
        </w:p>
        <w:p w14:paraId="4C3A5F7B" w14:textId="77777777" w:rsidR="005470F4" w:rsidRDefault="005470F4" w:rsidP="005470F4">
          <w:pPr>
            <w:pStyle w:val="CitaviBibliographyEntry"/>
          </w:pPr>
          <w:bookmarkStart w:id="197" w:name="_CTVL001710c1204a13d463e8e62fbb832370a37"/>
          <w:r>
            <w:t>Dacrema, M. F., Boglio, S., Cremonesi, P., &amp; Jannach, D. (2021). A Troubling Analysis of Reproducibility and Progress in Recommender Systems Research.</w:t>
          </w:r>
          <w:bookmarkEnd w:id="197"/>
          <w:r>
            <w:t xml:space="preserve"> </w:t>
          </w:r>
          <w:r w:rsidRPr="005470F4">
            <w:rPr>
              <w:i/>
            </w:rPr>
            <w:t>ACM Transactions on Information Systems</w:t>
          </w:r>
          <w:r w:rsidRPr="005470F4">
            <w:t xml:space="preserve">, </w:t>
          </w:r>
          <w:r w:rsidRPr="005470F4">
            <w:rPr>
              <w:i/>
            </w:rPr>
            <w:t>39</w:t>
          </w:r>
          <w:r w:rsidRPr="005470F4">
            <w:t>(2), 1–49. https://doi.org/10.1145/3434185</w:t>
          </w:r>
        </w:p>
        <w:p w14:paraId="31647A40" w14:textId="77777777" w:rsidR="005470F4" w:rsidRDefault="005470F4" w:rsidP="005470F4">
          <w:pPr>
            <w:pStyle w:val="CitaviBibliographyEntry"/>
          </w:pPr>
          <w:bookmarkStart w:id="198" w:name="_CTVL00179925f646bbf4c4bba88881ae61c4bc5"/>
          <w:r>
            <w:t>Denis Baylor, Kevin Haas, Konstantinos Katsiapis, Sammy Leong, Rose Liu, Clemens Menwald, . . . Martin Zinkevich (2019). Continuous Training for Production ML in the TensorFlow Extended (TFX) Platform. In</w:t>
          </w:r>
          <w:bookmarkEnd w:id="198"/>
          <w:r>
            <w:t xml:space="preserve"> </w:t>
          </w:r>
          <w:r w:rsidRPr="005470F4">
            <w:rPr>
              <w:i/>
            </w:rPr>
            <w:t xml:space="preserve">2019 USENIX Conference on Operational Machine Learning (OpML 19) </w:t>
          </w:r>
          <w:r w:rsidRPr="005470F4">
            <w:t>(pp. 51–53). Santa Clara, CA: USENIX Association. Retrieved from https://www.usenix.org/conference/opml19/presentation/baylor</w:t>
          </w:r>
        </w:p>
        <w:p w14:paraId="3D236B19" w14:textId="77777777" w:rsidR="005470F4" w:rsidRDefault="005470F4" w:rsidP="005470F4">
          <w:pPr>
            <w:pStyle w:val="CitaviBibliographyEntry"/>
          </w:pPr>
          <w:bookmarkStart w:id="199" w:name="_CTVL00178bde63258fc4478a84dc315104cb344"/>
          <w:r>
            <w:t>Deo, N. (2019).</w:t>
          </w:r>
          <w:bookmarkEnd w:id="199"/>
          <w:r>
            <w:t xml:space="preserve"> </w:t>
          </w:r>
          <w:r w:rsidRPr="005470F4">
            <w:rPr>
              <w:i/>
            </w:rPr>
            <w:t>Graph theory: With applications to engineering &amp; computer science</w:t>
          </w:r>
          <w:r w:rsidRPr="005470F4">
            <w:t xml:space="preserve">. </w:t>
          </w:r>
          <w:r w:rsidRPr="005470F4">
            <w:rPr>
              <w:i/>
            </w:rPr>
            <w:t>Dover books on mathematics</w:t>
          </w:r>
          <w:r w:rsidRPr="005470F4">
            <w:t xml:space="preserve">. Mineola, NY: Dover Publications. </w:t>
          </w:r>
        </w:p>
        <w:p w14:paraId="2C0D385F" w14:textId="77777777" w:rsidR="005470F4" w:rsidRDefault="005470F4" w:rsidP="005470F4">
          <w:pPr>
            <w:pStyle w:val="CitaviBibliographyEntry"/>
          </w:pPr>
          <w:bookmarkStart w:id="200" w:name="_CTVL001e10d663035094d0dabe93aea4a76aa1d"/>
          <w:r>
            <w:t>Feng Gu, Zhang, G., Jie Lu, &amp; Chin-Teng Lin (2016). Concept drift detection based on equal density estimation. In</w:t>
          </w:r>
          <w:bookmarkEnd w:id="200"/>
          <w:r>
            <w:t xml:space="preserve"> </w:t>
          </w:r>
          <w:r w:rsidRPr="005470F4">
            <w:rPr>
              <w:i/>
            </w:rPr>
            <w:t>2016 International Joint Conference on Neural Networks (IJCNN)</w:t>
          </w:r>
          <w:r w:rsidRPr="005470F4">
            <w:t>.</w:t>
          </w:r>
        </w:p>
        <w:p w14:paraId="626F8204" w14:textId="77777777" w:rsidR="005470F4" w:rsidRDefault="005470F4" w:rsidP="005470F4">
          <w:pPr>
            <w:pStyle w:val="CitaviBibliographyEntry"/>
          </w:pPr>
          <w:bookmarkStart w:id="201" w:name="_CTVL0018cc7b0b1d1c040be8955aa26dfb58238"/>
          <w:r>
            <w:t>Fernández-Tobias, I., Cantador, I., Kaminskas, M., &amp; Ricci, F. (2012). Cross-domain recommender systems: A survey of the state of the art. In</w:t>
          </w:r>
          <w:bookmarkEnd w:id="201"/>
          <w:r>
            <w:t xml:space="preserve"> </w:t>
          </w:r>
          <w:r w:rsidRPr="005470F4">
            <w:rPr>
              <w:i/>
            </w:rPr>
            <w:t xml:space="preserve">Spanish conference on information retrieval. </w:t>
          </w:r>
          <w:r w:rsidRPr="005470F4">
            <w:t>Symposium conducted at the meeting of sn.</w:t>
          </w:r>
        </w:p>
        <w:p w14:paraId="2C9ED343" w14:textId="77777777" w:rsidR="005470F4" w:rsidRDefault="005470F4" w:rsidP="005470F4">
          <w:pPr>
            <w:pStyle w:val="CitaviBibliographyEntry"/>
          </w:pPr>
          <w:bookmarkStart w:id="202" w:name="_CTVL00178465058005b469e9e9c92c9b56f4926"/>
          <w:r>
            <w:t>Fleder, D. M., &amp; Hosanagar, K. (2007). Recommender systems and their impact on sales diversity. In J. MacKie-Mason, D. Parkes, &amp; P. Resnick (Eds.),</w:t>
          </w:r>
          <w:bookmarkEnd w:id="202"/>
          <w:r>
            <w:t xml:space="preserve"> </w:t>
          </w:r>
          <w:r w:rsidRPr="005470F4">
            <w:rPr>
              <w:i/>
            </w:rPr>
            <w:t xml:space="preserve">Proceedings of the 8th ACM conference on Electronic commerce - EC '07 </w:t>
          </w:r>
          <w:r w:rsidRPr="005470F4">
            <w:t>(p. 192). New York, New York, USA: ACM Press. https://doi.org/10.1145/1250910.1250939</w:t>
          </w:r>
        </w:p>
        <w:p w14:paraId="310AA076" w14:textId="77777777" w:rsidR="005470F4" w:rsidRDefault="005470F4" w:rsidP="005470F4">
          <w:pPr>
            <w:pStyle w:val="CitaviBibliographyEntry"/>
          </w:pPr>
          <w:bookmarkStart w:id="203" w:name="_CTVL001763ac34e606e4d8c8770aa0a38822775"/>
          <w:r>
            <w:t>Fowler, M. (2019).</w:t>
          </w:r>
          <w:bookmarkEnd w:id="203"/>
          <w:r>
            <w:t xml:space="preserve"> </w:t>
          </w:r>
          <w:r w:rsidRPr="005470F4">
            <w:rPr>
              <w:i/>
            </w:rPr>
            <w:t xml:space="preserve">Refactoring: Improving the design of existing code </w:t>
          </w:r>
          <w:r w:rsidRPr="005470F4">
            <w:t xml:space="preserve">(Second edition). </w:t>
          </w:r>
          <w:r w:rsidRPr="005470F4">
            <w:rPr>
              <w:i/>
            </w:rPr>
            <w:t>Addison-Wesley signature series</w:t>
          </w:r>
          <w:r w:rsidRPr="005470F4">
            <w:t xml:space="preserve">. Boston: Addison-Wesley. </w:t>
          </w:r>
        </w:p>
        <w:p w14:paraId="770DEC63" w14:textId="77777777" w:rsidR="005470F4" w:rsidRDefault="005470F4" w:rsidP="005470F4">
          <w:pPr>
            <w:pStyle w:val="CitaviBibliographyEntry"/>
          </w:pPr>
          <w:bookmarkStart w:id="204" w:name="_CTVL001b0fb2471a881445c8dc036c62001ecb9"/>
          <w:r>
            <w:t xml:space="preserve">Gama, J. [João], Medas, P., Castillo, G., &amp; Rodrigues, P. (2004). Learning with Drift Detection. In D. Hutchison, T. Kanade, J. Kittler, J. M. Kleinberg, F. Mattern, J. C. </w:t>
          </w:r>
          <w:r>
            <w:lastRenderedPageBreak/>
            <w:t>Mitchell, . . . S. Labidi (Eds.),</w:t>
          </w:r>
          <w:bookmarkEnd w:id="204"/>
          <w:r>
            <w:t xml:space="preserve"> </w:t>
          </w:r>
          <w:r w:rsidRPr="005470F4">
            <w:rPr>
              <w:i/>
            </w:rPr>
            <w:t xml:space="preserve">Lecture Notes in Computer Science. Advances in Artificial Intelligence – SBIA 2004 </w:t>
          </w:r>
          <w:r w:rsidRPr="005470F4">
            <w:t>(Vol. 3171, pp. 286–295). Berlin, Heidelberg: Springer Berlin Heidelberg. https://doi.org/10.1007/978-3-540-28645-5_29</w:t>
          </w:r>
        </w:p>
        <w:p w14:paraId="4714A38A" w14:textId="77777777" w:rsidR="005470F4" w:rsidRDefault="005470F4" w:rsidP="005470F4">
          <w:pPr>
            <w:pStyle w:val="CitaviBibliographyEntry"/>
          </w:pPr>
          <w:bookmarkStart w:id="205" w:name="_CTVL001d690626a0d1d4171a217966ba82f96eb"/>
          <w:r>
            <w:t>Gama, J. [João], Žliobaitė, I., Bifet, A., Pechenizkiy, M., &amp; Bouchachia, A. (2014). A survey on concept drift adaptation.</w:t>
          </w:r>
          <w:bookmarkEnd w:id="205"/>
          <w:r>
            <w:t xml:space="preserve"> </w:t>
          </w:r>
          <w:r w:rsidRPr="005470F4">
            <w:rPr>
              <w:i/>
            </w:rPr>
            <w:t>ACM Computing Surveys</w:t>
          </w:r>
          <w:r w:rsidRPr="005470F4">
            <w:t xml:space="preserve">, </w:t>
          </w:r>
          <w:r w:rsidRPr="005470F4">
            <w:rPr>
              <w:i/>
            </w:rPr>
            <w:t>46</w:t>
          </w:r>
          <w:r w:rsidRPr="005470F4">
            <w:t>(4), 1–37. https://doi.org/10.1145/2523813</w:t>
          </w:r>
        </w:p>
        <w:p w14:paraId="0A7A1029" w14:textId="77777777" w:rsidR="005470F4" w:rsidRDefault="005470F4" w:rsidP="005470F4">
          <w:pPr>
            <w:pStyle w:val="CitaviBibliographyEntry"/>
          </w:pPr>
          <w:bookmarkStart w:id="206" w:name="_CTVL001c3b9079eba754490bd2aaf2143422945"/>
          <w:r>
            <w:t>Garousi, V., Petersen, K., &amp; Ozkan, B. (2016). Challenges and best practices in industry-academia collaborations in software engineering: A systematic literature review.</w:t>
          </w:r>
          <w:bookmarkEnd w:id="206"/>
          <w:r>
            <w:t xml:space="preserve"> </w:t>
          </w:r>
          <w:r w:rsidRPr="005470F4">
            <w:rPr>
              <w:i/>
            </w:rPr>
            <w:t>Information and Software Technology</w:t>
          </w:r>
          <w:r w:rsidRPr="005470F4">
            <w:t xml:space="preserve">, </w:t>
          </w:r>
          <w:r w:rsidRPr="005470F4">
            <w:rPr>
              <w:i/>
            </w:rPr>
            <w:t>79</w:t>
          </w:r>
          <w:r w:rsidRPr="005470F4">
            <w:t>, 106–127. https://doi.org/10.1016/j.infsof.2016.07.006</w:t>
          </w:r>
        </w:p>
        <w:p w14:paraId="28F42D4D" w14:textId="77777777" w:rsidR="005470F4" w:rsidRDefault="005470F4" w:rsidP="005470F4">
          <w:pPr>
            <w:pStyle w:val="CitaviBibliographyEntry"/>
          </w:pPr>
          <w:bookmarkStart w:id="207" w:name="_CTVL0018d4fed8a98654daeb3548ca922cf243c"/>
          <w:r>
            <w:t>GOODFELLOW, I., BENGIO, Y., &amp; COURVILLE, A. (2016).</w:t>
          </w:r>
          <w:bookmarkEnd w:id="207"/>
          <w:r>
            <w:t xml:space="preserve"> </w:t>
          </w:r>
          <w:r w:rsidRPr="005470F4">
            <w:rPr>
              <w:i/>
            </w:rPr>
            <w:t>Deep learning</w:t>
          </w:r>
          <w:r w:rsidRPr="005470F4">
            <w:t xml:space="preserve">. </w:t>
          </w:r>
          <w:r w:rsidRPr="005470F4">
            <w:rPr>
              <w:i/>
            </w:rPr>
            <w:t>Adaptive computation and machine learning series</w:t>
          </w:r>
          <w:r w:rsidRPr="005470F4">
            <w:t xml:space="preserve">. Cambridge, Massachusetts, London: MIT Press. </w:t>
          </w:r>
        </w:p>
        <w:p w14:paraId="2DFCC3D8" w14:textId="77777777" w:rsidR="005470F4" w:rsidRDefault="005470F4" w:rsidP="005470F4">
          <w:pPr>
            <w:pStyle w:val="CitaviBibliographyEntry"/>
          </w:pPr>
          <w:bookmarkStart w:id="208" w:name="_CTVL00153595849bbbb4ea78a8943ce924df1e3"/>
          <w:r>
            <w:t>Google LLC (2019a). TFX: TensorFlow Extended (TFX) is an end-to-end platform for deploying production ML pipelines. Retrieved from https://www.tensorflow.org/tfx</w:t>
          </w:r>
        </w:p>
        <w:p w14:paraId="08D3EE38" w14:textId="77777777" w:rsidR="005470F4" w:rsidRDefault="005470F4" w:rsidP="005470F4">
          <w:pPr>
            <w:pStyle w:val="CitaviBibliographyEntry"/>
          </w:pPr>
          <w:bookmarkStart w:id="209" w:name="_CTVL001d3cdcd950e2a49329c21cbd53479d962"/>
          <w:bookmarkEnd w:id="208"/>
          <w:r>
            <w:t>Google LLC (2019b). The TFX User Guide. Retrieved from https://www.tensorflow.org/tfx/guide</w:t>
          </w:r>
        </w:p>
        <w:p w14:paraId="56990243" w14:textId="77777777" w:rsidR="005470F4" w:rsidRDefault="005470F4" w:rsidP="005470F4">
          <w:pPr>
            <w:pStyle w:val="CitaviBibliographyEntry"/>
          </w:pPr>
          <w:bookmarkStart w:id="210" w:name="_CTVL001d2f8e608cbb643dd8ea8382e0466bfcb"/>
          <w:bookmarkEnd w:id="209"/>
          <w:r>
            <w:t>Google LLC (2020a). MLOps: Continuous delivery and automation pipelines in machine learning.</w:t>
          </w:r>
        </w:p>
        <w:p w14:paraId="564D4788" w14:textId="77777777" w:rsidR="005470F4" w:rsidRDefault="005470F4" w:rsidP="005470F4">
          <w:pPr>
            <w:pStyle w:val="CitaviBibliographyEntry"/>
          </w:pPr>
          <w:bookmarkStart w:id="211" w:name="_CTVL0010c5fefc6e3a049d0a273fe3903075504"/>
          <w:bookmarkEnd w:id="210"/>
          <w:r>
            <w:t>Google LLC (2020b). Retrieval. Retrieved from https://developers.google.com/machine-learning/recommendation/dnn/retrieval</w:t>
          </w:r>
        </w:p>
        <w:p w14:paraId="61302709" w14:textId="77777777" w:rsidR="005470F4" w:rsidRDefault="005470F4" w:rsidP="005470F4">
          <w:pPr>
            <w:pStyle w:val="CitaviBibliographyEntry"/>
          </w:pPr>
          <w:bookmarkStart w:id="212" w:name="_CTVL001694dd77899d64e07981f6b154f32e0a2"/>
          <w:bookmarkEnd w:id="211"/>
          <w:r>
            <w:t>Google LLC (2020c, February 11). Scoring. Retrieved from https://developers.google.com/machine-learning/recommendation/dnn/scoring</w:t>
          </w:r>
        </w:p>
        <w:p w14:paraId="08320DB2" w14:textId="77777777" w:rsidR="005470F4" w:rsidRDefault="005470F4" w:rsidP="005470F4">
          <w:pPr>
            <w:pStyle w:val="CitaviBibliographyEntry"/>
          </w:pPr>
          <w:bookmarkStart w:id="213" w:name="_CTVL001881c7646beae441ba2aedcf0fc087258"/>
          <w:bookmarkEnd w:id="212"/>
          <w:r>
            <w:t>Google LLC (2021a). Collaborative Filtering. Retrieved from https://developers.google.com/machine-learning/recommendation/collaborative/basics</w:t>
          </w:r>
        </w:p>
        <w:p w14:paraId="78E5E963" w14:textId="77777777" w:rsidR="005470F4" w:rsidRDefault="005470F4" w:rsidP="005470F4">
          <w:pPr>
            <w:pStyle w:val="CitaviBibliographyEntry"/>
          </w:pPr>
          <w:bookmarkStart w:id="214" w:name="_CTVL001739d10d4d9634d0c83c716e12df1b15d"/>
          <w:bookmarkEnd w:id="213"/>
          <w:r>
            <w:t>Google LLC (2021b). ExampleValidator. Retrieved from https://www.tensorflow.org/tfx/guide/exampleval</w:t>
          </w:r>
        </w:p>
        <w:p w14:paraId="003D2CAB" w14:textId="77777777" w:rsidR="005470F4" w:rsidRDefault="005470F4" w:rsidP="005470F4">
          <w:pPr>
            <w:pStyle w:val="CitaviBibliographyEntry"/>
          </w:pPr>
          <w:bookmarkStart w:id="215" w:name="_CTVL00166b3fcf554834f10a86ad93e3792bcdc"/>
          <w:bookmarkEnd w:id="214"/>
          <w:r>
            <w:t>Google LLC (2022). Using TensorFlow Recommenders with TFX. Retrieved from https://www.tensorflow.org/recommenders/examples/ranking_tfx</w:t>
          </w:r>
        </w:p>
        <w:p w14:paraId="4301E7DA" w14:textId="77777777" w:rsidR="005470F4" w:rsidRDefault="005470F4" w:rsidP="005470F4">
          <w:pPr>
            <w:pStyle w:val="CitaviBibliographyEntry"/>
          </w:pPr>
          <w:bookmarkStart w:id="216" w:name="_CTVL001f2155f36e9a14ae9b7128f794429b9c9"/>
          <w:bookmarkEnd w:id="215"/>
          <w:r>
            <w:t>GroupLens (n.d.). Index of /datasets/movielens. Retrieved from https://files.grouplens.org/datasets/movielens/</w:t>
          </w:r>
        </w:p>
        <w:p w14:paraId="24B118C3" w14:textId="77777777" w:rsidR="005470F4" w:rsidRDefault="005470F4" w:rsidP="005470F4">
          <w:pPr>
            <w:pStyle w:val="CitaviBibliographyEntry"/>
          </w:pPr>
          <w:bookmarkStart w:id="217" w:name="_CTVL001f1232ab5da244beab53e817bc0746eef"/>
          <w:bookmarkEnd w:id="216"/>
          <w:r>
            <w:t>Gurney, K. (2014).</w:t>
          </w:r>
          <w:bookmarkEnd w:id="217"/>
          <w:r>
            <w:t xml:space="preserve"> </w:t>
          </w:r>
          <w:r w:rsidRPr="005470F4">
            <w:rPr>
              <w:i/>
            </w:rPr>
            <w:t>An Introduction to Neural Networks</w:t>
          </w:r>
          <w:r w:rsidRPr="005470F4">
            <w:t xml:space="preserve">. Hoboken: CRC Press. </w:t>
          </w:r>
        </w:p>
        <w:p w14:paraId="41498536" w14:textId="77777777" w:rsidR="005470F4" w:rsidRDefault="005470F4" w:rsidP="005470F4">
          <w:pPr>
            <w:pStyle w:val="CitaviBibliographyEntry"/>
          </w:pPr>
          <w:bookmarkStart w:id="218" w:name="_CTVL0010b9917081b69417498147edab6f32c00"/>
          <w:r>
            <w:t>Hanin, B. (2019). Universal Function Approximation by Deep Neural Nets with Bounded Width and ReLU Activations.</w:t>
          </w:r>
          <w:bookmarkEnd w:id="218"/>
          <w:r>
            <w:t xml:space="preserve"> </w:t>
          </w:r>
          <w:r w:rsidRPr="005470F4">
            <w:rPr>
              <w:i/>
            </w:rPr>
            <w:t>Mathematics</w:t>
          </w:r>
          <w:r w:rsidRPr="005470F4">
            <w:t xml:space="preserve">, </w:t>
          </w:r>
          <w:r w:rsidRPr="005470F4">
            <w:rPr>
              <w:i/>
            </w:rPr>
            <w:t>7</w:t>
          </w:r>
          <w:r w:rsidRPr="005470F4">
            <w:t>(10), 992. https://doi.org/10.3390/math7100992</w:t>
          </w:r>
        </w:p>
        <w:p w14:paraId="1BD4D753" w14:textId="77777777" w:rsidR="005470F4" w:rsidRDefault="005470F4" w:rsidP="005470F4">
          <w:pPr>
            <w:pStyle w:val="CitaviBibliographyEntry"/>
          </w:pPr>
          <w:bookmarkStart w:id="219" w:name="_CTVL001634d98acf50144469825ebc062ca962b"/>
          <w:r>
            <w:t>Harenslak, B., &amp; Ruiter, J. de (2021).</w:t>
          </w:r>
          <w:bookmarkEnd w:id="219"/>
          <w:r>
            <w:t xml:space="preserve"> </w:t>
          </w:r>
          <w:r w:rsidRPr="005470F4">
            <w:rPr>
              <w:i/>
            </w:rPr>
            <w:t>Data Pipelines with Apache Airflow</w:t>
          </w:r>
          <w:r w:rsidRPr="005470F4">
            <w:t xml:space="preserve"> (1st edition). Manning Publications. </w:t>
          </w:r>
        </w:p>
        <w:p w14:paraId="6C0D5AE2" w14:textId="77777777" w:rsidR="005470F4" w:rsidRDefault="005470F4" w:rsidP="005470F4">
          <w:pPr>
            <w:pStyle w:val="CitaviBibliographyEntry"/>
          </w:pPr>
          <w:bookmarkStart w:id="220" w:name="_CTVL00136b8502ded834304baa155db44b47126"/>
          <w:r>
            <w:lastRenderedPageBreak/>
            <w:t>Harper, F. M., &amp; Konstan, J. A. (2016). The MovieLens Datasets.</w:t>
          </w:r>
          <w:bookmarkEnd w:id="220"/>
          <w:r>
            <w:t xml:space="preserve"> </w:t>
          </w:r>
          <w:r w:rsidRPr="005470F4">
            <w:rPr>
              <w:i/>
            </w:rPr>
            <w:t>ACM Transactions on Interactive Intelligent Systems</w:t>
          </w:r>
          <w:r w:rsidRPr="005470F4">
            <w:t xml:space="preserve">, </w:t>
          </w:r>
          <w:r w:rsidRPr="005470F4">
            <w:rPr>
              <w:i/>
            </w:rPr>
            <w:t>5</w:t>
          </w:r>
          <w:r w:rsidRPr="005470F4">
            <w:t>(4), 1–19. https://doi.org/10.1145/2827872</w:t>
          </w:r>
        </w:p>
        <w:p w14:paraId="5EA1BEA6" w14:textId="77777777" w:rsidR="005470F4" w:rsidRDefault="005470F4" w:rsidP="005470F4">
          <w:pPr>
            <w:pStyle w:val="CitaviBibliographyEntry"/>
          </w:pPr>
          <w:bookmarkStart w:id="221" w:name="_CTVL001cbf109a3b5f343beb3a89a206939a584"/>
          <w:r>
            <w:t>Heaton, J. (2012).</w:t>
          </w:r>
          <w:bookmarkEnd w:id="221"/>
          <w:r>
            <w:t xml:space="preserve"> </w:t>
          </w:r>
          <w:r w:rsidRPr="005470F4">
            <w:rPr>
              <w:i/>
            </w:rPr>
            <w:t>Introduction to the Math of Neural Networks</w:t>
          </w:r>
          <w:r w:rsidRPr="005470F4">
            <w:t xml:space="preserve">. Heaton Research. </w:t>
          </w:r>
        </w:p>
        <w:p w14:paraId="2AF98C73" w14:textId="77777777" w:rsidR="005470F4" w:rsidRDefault="005470F4" w:rsidP="005470F4">
          <w:pPr>
            <w:pStyle w:val="CitaviBibliographyEntry"/>
          </w:pPr>
          <w:bookmarkStart w:id="222" w:name="_CTVL0010daafa33d72a4042bead89db40d7ec70"/>
          <w:r>
            <w:t>Hevner, March, Park, &amp; Ram (2004). Design Science in Information Systems Research.</w:t>
          </w:r>
          <w:bookmarkEnd w:id="222"/>
          <w:r>
            <w:t xml:space="preserve"> </w:t>
          </w:r>
          <w:r w:rsidRPr="005470F4">
            <w:rPr>
              <w:i/>
            </w:rPr>
            <w:t>MIS Quarterly</w:t>
          </w:r>
          <w:r w:rsidRPr="005470F4">
            <w:t xml:space="preserve">, </w:t>
          </w:r>
          <w:r w:rsidRPr="005470F4">
            <w:rPr>
              <w:i/>
            </w:rPr>
            <w:t>28</w:t>
          </w:r>
          <w:r w:rsidRPr="005470F4">
            <w:t>(1), 75. https://doi.org/10.2307/25148625</w:t>
          </w:r>
        </w:p>
        <w:p w14:paraId="5AC3E959" w14:textId="77777777" w:rsidR="005470F4" w:rsidRDefault="005470F4" w:rsidP="005470F4">
          <w:pPr>
            <w:pStyle w:val="CitaviBibliographyEntry"/>
          </w:pPr>
          <w:bookmarkStart w:id="223" w:name="_CTVL0017cad381a320f42cba9baf9c17761c6c5"/>
          <w:r>
            <w:t>Hevner, A. (2007). A Three Cycle View of Design Science Research.</w:t>
          </w:r>
          <w:bookmarkEnd w:id="223"/>
          <w:r>
            <w:t xml:space="preserve"> </w:t>
          </w:r>
          <w:r w:rsidRPr="005470F4">
            <w:rPr>
              <w:i/>
            </w:rPr>
            <w:t>Scandinavian Journal of Information Systems</w:t>
          </w:r>
          <w:r w:rsidRPr="005470F4">
            <w:t xml:space="preserve">, </w:t>
          </w:r>
          <w:r w:rsidRPr="005470F4">
            <w:rPr>
              <w:i/>
            </w:rPr>
            <w:t>19</w:t>
          </w:r>
          <w:r w:rsidRPr="005470F4">
            <w:t>.</w:t>
          </w:r>
        </w:p>
        <w:p w14:paraId="1D3942AA" w14:textId="77777777" w:rsidR="005470F4" w:rsidRDefault="005470F4" w:rsidP="005470F4">
          <w:pPr>
            <w:pStyle w:val="CitaviBibliographyEntry"/>
          </w:pPr>
          <w:bookmarkStart w:id="224" w:name="_CTVL00110b37f8f93e242b18b6a9f2679d528d6"/>
          <w:r>
            <w:t>Hevner, A., &amp; Chatterjee, S. (Eds.) (2010).</w:t>
          </w:r>
          <w:bookmarkEnd w:id="224"/>
          <w:r>
            <w:t xml:space="preserve"> </w:t>
          </w:r>
          <w:r w:rsidRPr="005470F4">
            <w:rPr>
              <w:i/>
            </w:rPr>
            <w:t>Integrated Series in Information Systems</w:t>
          </w:r>
          <w:r w:rsidRPr="005470F4">
            <w:t xml:space="preserve">. </w:t>
          </w:r>
          <w:r w:rsidRPr="005470F4">
            <w:rPr>
              <w:i/>
            </w:rPr>
            <w:t>Design Research in Information Systems</w:t>
          </w:r>
          <w:r w:rsidRPr="005470F4">
            <w:t>. Boston, MA: Springer US. https://doi.org/10.1007/978-1-4419-5653-8</w:t>
          </w:r>
        </w:p>
        <w:p w14:paraId="3613FD0C" w14:textId="77777777" w:rsidR="005470F4" w:rsidRDefault="005470F4" w:rsidP="005470F4">
          <w:pPr>
            <w:pStyle w:val="CitaviBibliographyEntry"/>
          </w:pPr>
          <w:bookmarkStart w:id="225" w:name="_CTVL0010e9ec149535d4289a0b8d4561bb086da"/>
          <w:r>
            <w:t>Hinton, G. E., Srivastava, N., Krizhevsky, A., Sutskever, I., &amp; Salakhutdinov, R. R. (2012, July 3).</w:t>
          </w:r>
          <w:bookmarkEnd w:id="225"/>
          <w:r>
            <w:t xml:space="preserve"> </w:t>
          </w:r>
          <w:r w:rsidRPr="005470F4">
            <w:rPr>
              <w:i/>
            </w:rPr>
            <w:t>Improving neural networks by preventing co-adaptation of feature detectors</w:t>
          </w:r>
          <w:r w:rsidRPr="005470F4">
            <w:t xml:space="preserve">. Retrieved from http://arxiv.org/pdf/1207.0580v1 </w:t>
          </w:r>
        </w:p>
        <w:p w14:paraId="434F0162" w14:textId="77777777" w:rsidR="005470F4" w:rsidRDefault="005470F4" w:rsidP="005470F4">
          <w:pPr>
            <w:pStyle w:val="CitaviBibliographyEntry"/>
          </w:pPr>
          <w:bookmarkStart w:id="226" w:name="_CTVL00193be1fd5b33945d7a9e331c0c218d643"/>
          <w:r>
            <w:t>Huang, T., She, Q., Wang, Z., &amp; Zhang, J. (2020, July 6).</w:t>
          </w:r>
          <w:bookmarkEnd w:id="226"/>
          <w:r>
            <w:t xml:space="preserve"> </w:t>
          </w:r>
          <w:r w:rsidRPr="005470F4">
            <w:rPr>
              <w:i/>
            </w:rPr>
            <w:t>GateNet: Gating-Enhanced Deep Network for Click-Through Rate Prediction</w:t>
          </w:r>
          <w:r w:rsidRPr="005470F4">
            <w:t xml:space="preserve">. Retrieved from http://arxiv.org/pdf/2007.03519v1 </w:t>
          </w:r>
        </w:p>
        <w:p w14:paraId="7CE024C5" w14:textId="77777777" w:rsidR="005470F4" w:rsidRDefault="005470F4" w:rsidP="005470F4">
          <w:pPr>
            <w:pStyle w:val="CitaviBibliographyEntry"/>
          </w:pPr>
          <w:bookmarkStart w:id="227" w:name="_CTVL001af5f1d1095fe4d8e88f2cd6d9ba53c75"/>
          <w:r>
            <w:t>Hutter, F., Kotthoff, L., &amp; Vanschoren, J. (2019).</w:t>
          </w:r>
          <w:bookmarkEnd w:id="227"/>
          <w:r>
            <w:t xml:space="preserve"> </w:t>
          </w:r>
          <w:r w:rsidRPr="005470F4">
            <w:rPr>
              <w:i/>
            </w:rPr>
            <w:t>Automated Machine Learning</w:t>
          </w:r>
          <w:r w:rsidRPr="005470F4">
            <w:t xml:space="preserve">. Springer Nature. Retrieved from https://doi.org/10.1007/978-3-030-05318-5 </w:t>
          </w:r>
        </w:p>
        <w:p w14:paraId="0DA18916" w14:textId="77777777" w:rsidR="005470F4" w:rsidRDefault="005470F4" w:rsidP="005470F4">
          <w:pPr>
            <w:pStyle w:val="CitaviBibliographyEntry"/>
          </w:pPr>
          <w:bookmarkStart w:id="228" w:name="_CTVL00176a6665db2704d7b9b5282a79f014646"/>
          <w:r>
            <w:t>IMDb (2022). IMDb frontpage.</w:t>
          </w:r>
        </w:p>
        <w:p w14:paraId="5306D94A" w14:textId="77777777" w:rsidR="005470F4" w:rsidRDefault="005470F4" w:rsidP="005470F4">
          <w:pPr>
            <w:pStyle w:val="CitaviBibliographyEntry"/>
          </w:pPr>
          <w:bookmarkStart w:id="229" w:name="_CTVL001886f89abbbba4a8289f0aec45fbb70ac"/>
          <w:bookmarkEnd w:id="228"/>
          <w:r>
            <w:t>International Air Transport Association (2022).</w:t>
          </w:r>
          <w:bookmarkEnd w:id="229"/>
          <w:r>
            <w:t xml:space="preserve"> </w:t>
          </w:r>
          <w:r w:rsidRPr="005470F4">
            <w:rPr>
              <w:i/>
            </w:rPr>
            <w:t>The impact of the war in Ukraine on the aviation industry</w:t>
          </w:r>
          <w:r w:rsidRPr="005470F4">
            <w:t xml:space="preserve">. Retrieved from https://www.iata.org/en/iata-repository/publications/economic-reports/the-impact-of-the-conflict-between-russia-and-ukraine-on-aviation/ </w:t>
          </w:r>
        </w:p>
        <w:p w14:paraId="12BC6650" w14:textId="77777777" w:rsidR="005470F4" w:rsidRDefault="005470F4" w:rsidP="005470F4">
          <w:pPr>
            <w:pStyle w:val="CitaviBibliographyEntry"/>
          </w:pPr>
          <w:bookmarkStart w:id="230" w:name="_CTVL0015edca3f99dda4512955009b73aef6eca"/>
          <w:r>
            <w:t>Jannach, D., &amp; Zanker, M. (2022). Value and Impact of Recommender Systems. In F. Ricci, L. Rokach, &amp; B. Shapira (Eds.),</w:t>
          </w:r>
          <w:bookmarkEnd w:id="230"/>
          <w:r>
            <w:t xml:space="preserve"> </w:t>
          </w:r>
          <w:r w:rsidRPr="005470F4">
            <w:rPr>
              <w:i/>
            </w:rPr>
            <w:t xml:space="preserve">Recommender Systems Handbook </w:t>
          </w:r>
          <w:r w:rsidRPr="005470F4">
            <w:t>(pp. 519–546). New York, NY: Springer US. https://doi.org/10.1007/978-1-0716-2197-4_14</w:t>
          </w:r>
        </w:p>
        <w:p w14:paraId="42A613A2" w14:textId="77777777" w:rsidR="005470F4" w:rsidRDefault="005470F4" w:rsidP="005470F4">
          <w:pPr>
            <w:pStyle w:val="CitaviBibliographyEntry"/>
          </w:pPr>
          <w:bookmarkStart w:id="231" w:name="_CTVL0010b83f2565e124d86b611987ebec659a4"/>
          <w:r>
            <w:t>Jordan, M. I., &amp; Mitchell, T. M. (2015). Machine learning: Trends, perspectives, and prospects.</w:t>
          </w:r>
          <w:bookmarkEnd w:id="231"/>
          <w:r>
            <w:t xml:space="preserve"> </w:t>
          </w:r>
          <w:r w:rsidRPr="005470F4">
            <w:rPr>
              <w:i/>
            </w:rPr>
            <w:t>Science (New York, N.Y.)</w:t>
          </w:r>
          <w:r w:rsidRPr="005470F4">
            <w:t xml:space="preserve">, </w:t>
          </w:r>
          <w:r w:rsidRPr="005470F4">
            <w:rPr>
              <w:i/>
            </w:rPr>
            <w:t>349</w:t>
          </w:r>
          <w:r w:rsidRPr="005470F4">
            <w:t>(6245), 255–260. https://doi.org/10.1126/science.aaa8415</w:t>
          </w:r>
        </w:p>
        <w:p w14:paraId="337946C2" w14:textId="77777777" w:rsidR="005470F4" w:rsidRDefault="005470F4" w:rsidP="005470F4">
          <w:pPr>
            <w:pStyle w:val="CitaviBibliographyEntry"/>
          </w:pPr>
          <w:bookmarkStart w:id="232" w:name="_CTVL001d5515f9eb5e948bdbbf60d88c456d0f7"/>
          <w:r>
            <w:t>Kakantousis, T., Kouzoupis, A., Buso, F., Berthou, G., Dowling, J., &amp; Haridi, S. (2019). Horizontally scalable ml pipelines with a feature store. In</w:t>
          </w:r>
          <w:bookmarkEnd w:id="232"/>
          <w:r>
            <w:t xml:space="preserve"> </w:t>
          </w:r>
          <w:r w:rsidRPr="005470F4">
            <w:rPr>
              <w:i/>
            </w:rPr>
            <w:t>Proceedings of the 2nd SysML Conference, Palo Alto, CA, USA</w:t>
          </w:r>
          <w:r w:rsidRPr="005470F4">
            <w:t>.</w:t>
          </w:r>
        </w:p>
        <w:p w14:paraId="00F104C8" w14:textId="77777777" w:rsidR="005470F4" w:rsidRDefault="005470F4" w:rsidP="005470F4">
          <w:pPr>
            <w:pStyle w:val="CitaviBibliographyEntry"/>
          </w:pPr>
          <w:bookmarkStart w:id="233" w:name="_CTVL001eca74e8050e745bc970d19974d4fd76e"/>
          <w:r>
            <w:t>Karmaker, S. K., Hassan, M. M., Smith, M. J., Xu, L., Zhai, C., &amp; Veeramachaneni, K. (2022). AutoML to Date and Beyond: Challenges and Opportunities.</w:t>
          </w:r>
          <w:bookmarkEnd w:id="233"/>
          <w:r>
            <w:t xml:space="preserve"> </w:t>
          </w:r>
          <w:r w:rsidRPr="005470F4">
            <w:rPr>
              <w:i/>
            </w:rPr>
            <w:t>ACM Computing Surveys</w:t>
          </w:r>
          <w:r w:rsidRPr="005470F4">
            <w:t xml:space="preserve">, </w:t>
          </w:r>
          <w:r w:rsidRPr="005470F4">
            <w:rPr>
              <w:i/>
            </w:rPr>
            <w:t>54</w:t>
          </w:r>
          <w:r w:rsidRPr="005470F4">
            <w:t>(8), 1–36. https://doi.org/10.1145/3470918</w:t>
          </w:r>
        </w:p>
        <w:p w14:paraId="68BD55A9" w14:textId="77777777" w:rsidR="005470F4" w:rsidRDefault="005470F4" w:rsidP="005470F4">
          <w:pPr>
            <w:pStyle w:val="CitaviBibliographyEntry"/>
          </w:pPr>
          <w:bookmarkStart w:id="234" w:name="_CTVL00148ad357a9ebf4a0ca672c995fb3f24c0"/>
          <w:r>
            <w:t>Khusro, S., Ali, Z., &amp; Ullah, I. (2016). Recommender Systems: Issues, Challenges, and Research Opportunities. In K. J. Kim &amp; N. Joukov (Eds.),</w:t>
          </w:r>
          <w:bookmarkEnd w:id="234"/>
          <w:r>
            <w:t xml:space="preserve"> </w:t>
          </w:r>
          <w:r w:rsidRPr="005470F4">
            <w:rPr>
              <w:i/>
            </w:rPr>
            <w:t xml:space="preserve">Lecture Notes in Electrical Engineering. Information Science and Applications (ICISA) 2016 </w:t>
          </w:r>
          <w:r w:rsidRPr="005470F4">
            <w:t xml:space="preserve">(Vol. 376, </w:t>
          </w:r>
          <w:r w:rsidRPr="005470F4">
            <w:lastRenderedPageBreak/>
            <w:t>pp. 1179–1189). Singapore: Springer Singapore. https://doi.org/10.1007/978-981-10-0557-2_112</w:t>
          </w:r>
        </w:p>
        <w:p w14:paraId="0D5ED461" w14:textId="77777777" w:rsidR="005470F4" w:rsidRDefault="005470F4" w:rsidP="005470F4">
          <w:pPr>
            <w:pStyle w:val="CitaviBibliographyEntry"/>
          </w:pPr>
          <w:bookmarkStart w:id="235" w:name="_CTVL0014c55dd7351cd4cd59e8dc46a52a0850c"/>
          <w:r>
            <w:t>Knotek, J., &amp; Pereira, W. (2011). Survey on Concept Drift. Retrieved from https://is.muni.cz/el/1433/podzim2011/PA164/um/drift_detection_methods.pdf</w:t>
          </w:r>
        </w:p>
        <w:p w14:paraId="1EDD513C" w14:textId="77777777" w:rsidR="005470F4" w:rsidRDefault="005470F4" w:rsidP="005470F4">
          <w:pPr>
            <w:pStyle w:val="CitaviBibliographyEntry"/>
          </w:pPr>
          <w:bookmarkStart w:id="236" w:name="_CTVL001e09816deb52c493f9f6555c38fa8d5d7"/>
          <w:bookmarkEnd w:id="235"/>
          <w:r>
            <w:t>Koren, Y. (2009a). The bellkor solution to the netflix grand prize.</w:t>
          </w:r>
          <w:bookmarkEnd w:id="236"/>
          <w:r>
            <w:t xml:space="preserve"> </w:t>
          </w:r>
          <w:r w:rsidRPr="005470F4">
            <w:rPr>
              <w:i/>
            </w:rPr>
            <w:t>Netflix Prize Documentation</w:t>
          </w:r>
          <w:r w:rsidRPr="005470F4">
            <w:t xml:space="preserve">, </w:t>
          </w:r>
          <w:r w:rsidRPr="005470F4">
            <w:rPr>
              <w:i/>
            </w:rPr>
            <w:t>81</w:t>
          </w:r>
          <w:r w:rsidRPr="005470F4">
            <w:t>(2009), 1–10.</w:t>
          </w:r>
        </w:p>
        <w:p w14:paraId="34A3F2C7" w14:textId="77777777" w:rsidR="005470F4" w:rsidRDefault="005470F4" w:rsidP="005470F4">
          <w:pPr>
            <w:pStyle w:val="CitaviBibliographyEntry"/>
          </w:pPr>
          <w:bookmarkStart w:id="237" w:name="_CTVL001a20676b54b8a43989152965decf346ee"/>
          <w:r>
            <w:t>Koren, Y. (2009b). Collaborative Filtering with Temporal Dynamics. In</w:t>
          </w:r>
          <w:bookmarkEnd w:id="237"/>
          <w:r>
            <w:t xml:space="preserve"> </w:t>
          </w:r>
          <w:r w:rsidRPr="005470F4">
            <w:rPr>
              <w:i/>
            </w:rPr>
            <w:t xml:space="preserve">KDD ’09, Proceedings of the 15th ACM SIGKDD International Conference on Knowledge Discovery and Data Mining </w:t>
          </w:r>
          <w:r w:rsidRPr="005470F4">
            <w:t>(pp. 447–456). New York, NY, USA: Association for Computing Machinery. https://doi.org/10.1145/1557019.1557072</w:t>
          </w:r>
        </w:p>
        <w:p w14:paraId="5E58FDF3" w14:textId="77777777" w:rsidR="005470F4" w:rsidRDefault="005470F4" w:rsidP="005470F4">
          <w:pPr>
            <w:pStyle w:val="CitaviBibliographyEntry"/>
          </w:pPr>
          <w:bookmarkStart w:id="238" w:name="_CTVL0013acab353f995448f9001a34f1b7997fa"/>
          <w:r>
            <w:t>Koren, Y., Bell, R., &amp; Volinsky, C. (2009). Matrix factorization techniques for recommender systems.</w:t>
          </w:r>
          <w:bookmarkEnd w:id="238"/>
          <w:r>
            <w:t xml:space="preserve"> </w:t>
          </w:r>
          <w:r w:rsidRPr="005470F4">
            <w:rPr>
              <w:i/>
            </w:rPr>
            <w:t>Computer</w:t>
          </w:r>
          <w:r w:rsidRPr="005470F4">
            <w:t xml:space="preserve">, </w:t>
          </w:r>
          <w:r w:rsidRPr="005470F4">
            <w:rPr>
              <w:i/>
            </w:rPr>
            <w:t>42</w:t>
          </w:r>
          <w:r w:rsidRPr="005470F4">
            <w:t>(8), 30–37.</w:t>
          </w:r>
        </w:p>
        <w:p w14:paraId="35E4D51F" w14:textId="77777777" w:rsidR="005470F4" w:rsidRDefault="005470F4" w:rsidP="005470F4">
          <w:pPr>
            <w:pStyle w:val="CitaviBibliographyEntry"/>
          </w:pPr>
          <w:bookmarkStart w:id="239" w:name="_CTVL0013f7e71e6872e4a60a11e19422ebe11a3"/>
          <w:r>
            <w:t>Koren, Yehuda and Rendle, Steffen and Bell, Robert (2022). Advances in Collaborative Filtering. In Ricci, Francesco and Rokach, Lior and Shapira, Bracha (Ed.),</w:t>
          </w:r>
          <w:bookmarkEnd w:id="239"/>
          <w:r>
            <w:t xml:space="preserve"> </w:t>
          </w:r>
          <w:r w:rsidRPr="005470F4">
            <w:rPr>
              <w:i/>
            </w:rPr>
            <w:t xml:space="preserve">Recommender Systems Handbook </w:t>
          </w:r>
          <w:r w:rsidRPr="005470F4">
            <w:t>(pp. 91–142). New York, NY: Springer US. https://doi.org/10.1007/978-1-0716-2197-4_3</w:t>
          </w:r>
        </w:p>
        <w:p w14:paraId="47D3FF4B" w14:textId="77777777" w:rsidR="005470F4" w:rsidRDefault="005470F4" w:rsidP="005470F4">
          <w:pPr>
            <w:pStyle w:val="CitaviBibliographyEntry"/>
          </w:pPr>
          <w:bookmarkStart w:id="240" w:name="_CTVL0016de0e24082b54dcdbcf79d569c74b13d"/>
          <w:r>
            <w:t>Koychev, I. (2004). Gradual Forgetting for Adaptation to Concept Drift.</w:t>
          </w:r>
          <w:bookmarkEnd w:id="240"/>
          <w:r>
            <w:t xml:space="preserve"> </w:t>
          </w:r>
          <w:r w:rsidRPr="005470F4">
            <w:rPr>
              <w:i/>
            </w:rPr>
            <w:t>ECAI</w:t>
          </w:r>
          <w:r w:rsidRPr="005470F4">
            <w:t>.</w:t>
          </w:r>
        </w:p>
        <w:p w14:paraId="2268626D" w14:textId="77777777" w:rsidR="005470F4" w:rsidRDefault="005470F4" w:rsidP="005470F4">
          <w:pPr>
            <w:pStyle w:val="CitaviBibliographyEntry"/>
          </w:pPr>
          <w:bookmarkStart w:id="241" w:name="_CTVL001fc1c46eadf0f4264a6d46a3f6ad7ea9f"/>
          <w:r>
            <w:t>Kreuzberger, D., Kühl, N., &amp; Hirschl, S. (2022, May 4).</w:t>
          </w:r>
          <w:bookmarkEnd w:id="241"/>
          <w:r>
            <w:t xml:space="preserve"> </w:t>
          </w:r>
          <w:r w:rsidRPr="005470F4">
            <w:rPr>
              <w:i/>
            </w:rPr>
            <w:t>Machine Learning Operations (MLOps): Overview, Definition, and Architecture</w:t>
          </w:r>
          <w:r w:rsidRPr="005470F4">
            <w:t xml:space="preserve">. Retrieved from http://arxiv.org/pdf/2205.02302v3 </w:t>
          </w:r>
        </w:p>
        <w:p w14:paraId="3346D337" w14:textId="77777777" w:rsidR="005470F4" w:rsidRDefault="005470F4" w:rsidP="005470F4">
          <w:pPr>
            <w:pStyle w:val="CitaviBibliographyEntry"/>
          </w:pPr>
          <w:bookmarkStart w:id="242" w:name="_CTVL001429dcecf1b54405497e02fd6d6d23945"/>
          <w:r>
            <w:t>Kubeflow (n.d.). Kubeflow. Retrieved from https://www.kubeflow.org/</w:t>
          </w:r>
        </w:p>
        <w:p w14:paraId="54AB0393" w14:textId="77777777" w:rsidR="005470F4" w:rsidRDefault="005470F4" w:rsidP="005470F4">
          <w:pPr>
            <w:pStyle w:val="CitaviBibliographyEntry"/>
          </w:pPr>
          <w:bookmarkStart w:id="243" w:name="_CTVL00187cf55c5ac384f3fb06d168d5d1a6e17"/>
          <w:bookmarkEnd w:id="242"/>
          <w:r>
            <w:t>LeCun, Y., Boser, B., Denker, J., Henderson, D., Howard, R., Hubbard, W., &amp; Jackel, L. (1989). Handwritten Digit Recognition with a Back-Propagation Network. In D. Touretzky (Ed.),</w:t>
          </w:r>
          <w:bookmarkEnd w:id="243"/>
          <w:r>
            <w:t xml:space="preserve"> </w:t>
          </w:r>
          <w:r w:rsidRPr="005470F4">
            <w:rPr>
              <w:i/>
            </w:rPr>
            <w:t xml:space="preserve">Advances in Neural Information Processing Systems </w:t>
          </w:r>
          <w:r w:rsidRPr="005470F4">
            <w:t>(Vol. 2). Morgan-Kaufmann. Retrieved from https://proceedings.neurips.cc/paper/1989/file/53c3bce66e43be4f209556518c2fcb54-Paper.pdf</w:t>
          </w:r>
        </w:p>
        <w:p w14:paraId="0799AEFD" w14:textId="77777777" w:rsidR="005470F4" w:rsidRDefault="005470F4" w:rsidP="005470F4">
          <w:pPr>
            <w:pStyle w:val="CitaviBibliographyEntry"/>
          </w:pPr>
          <w:bookmarkStart w:id="244" w:name="_CTVL001218861bc42aa479cad09dcbe4c912b05"/>
          <w:r>
            <w:t>Lian, J., Zhou, X., Zhang, F., Chen, Z., Xie, X., &amp; Sun, G. (2018). xDeepFM. In Y. Guo &amp; F. Farooq (Eds.),</w:t>
          </w:r>
          <w:bookmarkEnd w:id="244"/>
          <w:r>
            <w:t xml:space="preserve"> </w:t>
          </w:r>
          <w:r w:rsidRPr="005470F4">
            <w:rPr>
              <w:i/>
            </w:rPr>
            <w:t xml:space="preserve">Proceedings of the 24th ACM SIGKDD International Conference on Knowledge Discovery &amp; Data Mining </w:t>
          </w:r>
          <w:r w:rsidRPr="005470F4">
            <w:t>(pp. 1754–1763). New York, NY, USA: ACM. https://doi.org/10.1145/3219819.3220023</w:t>
          </w:r>
        </w:p>
        <w:p w14:paraId="298E5A8B" w14:textId="77777777" w:rsidR="005470F4" w:rsidRDefault="005470F4" w:rsidP="005470F4">
          <w:pPr>
            <w:pStyle w:val="CitaviBibliographyEntry"/>
          </w:pPr>
          <w:bookmarkStart w:id="245" w:name="_CTVL0010cc5d094902949ab8a64bf8e2b94e237"/>
          <w:r>
            <w:t>Liu, A., Zhang, G., &amp; Lu, J. (2017). Fuzzy time windowing for gradual concept drift adaptation. In</w:t>
          </w:r>
          <w:bookmarkEnd w:id="245"/>
          <w:r>
            <w:t xml:space="preserve"> </w:t>
          </w:r>
          <w:r w:rsidRPr="005470F4">
            <w:rPr>
              <w:i/>
            </w:rPr>
            <w:t xml:space="preserve">2017 IEEE International Conference on Fuzzy Systems (FUZZ-IEEE). </w:t>
          </w:r>
          <w:r w:rsidRPr="005470F4">
            <w:t>Symposium conducted at the meeting of IEEE.</w:t>
          </w:r>
        </w:p>
        <w:p w14:paraId="4D4C1420" w14:textId="77777777" w:rsidR="005470F4" w:rsidRDefault="005470F4" w:rsidP="005470F4">
          <w:pPr>
            <w:pStyle w:val="CitaviBibliographyEntry"/>
          </w:pPr>
          <w:bookmarkStart w:id="246"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6"/>
          <w:r>
            <w:t xml:space="preserve"> </w:t>
          </w:r>
          <w:r w:rsidRPr="005470F4">
            <w:rPr>
              <w:i/>
            </w:rPr>
            <w:t>IEEE Transactions on Computational Social Systems</w:t>
          </w:r>
          <w:r w:rsidRPr="005470F4">
            <w:t xml:space="preserve">, </w:t>
          </w:r>
          <w:r w:rsidRPr="005470F4">
            <w:rPr>
              <w:i/>
            </w:rPr>
            <w:t>5</w:t>
          </w:r>
          <w:r w:rsidRPr="005470F4">
            <w:t>(1), 156–168. https://doi.org/10.1109/TCSS.2017.2772295</w:t>
          </w:r>
        </w:p>
        <w:p w14:paraId="41DDBB6F" w14:textId="77777777" w:rsidR="005470F4" w:rsidRDefault="005470F4" w:rsidP="005470F4">
          <w:pPr>
            <w:pStyle w:val="CitaviBibliographyEntry"/>
          </w:pPr>
          <w:bookmarkStart w:id="247" w:name="_CTVL001907f684504304dfda8468f963615ced1"/>
          <w:r>
            <w:lastRenderedPageBreak/>
            <w:t>Loehlin, J. C., &amp; Beaujean, A. A. (2017).</w:t>
          </w:r>
          <w:bookmarkEnd w:id="247"/>
          <w:r>
            <w:t xml:space="preserve"> </w:t>
          </w:r>
          <w:r w:rsidRPr="005470F4">
            <w:rPr>
              <w:i/>
            </w:rPr>
            <w:t>Latent variable models: An introduction to factor, path, and structural equation analysis</w:t>
          </w:r>
          <w:r w:rsidRPr="005470F4">
            <w:t xml:space="preserve"> (5. ed.). New York: Routledge. </w:t>
          </w:r>
        </w:p>
        <w:p w14:paraId="1EFD9670" w14:textId="77777777" w:rsidR="005470F4" w:rsidRDefault="005470F4" w:rsidP="005470F4">
          <w:pPr>
            <w:pStyle w:val="CitaviBibliographyEntry"/>
          </w:pPr>
          <w:bookmarkStart w:id="248" w:name="_CTVL001c1291579a90f4b3a882ef078b2b83a48"/>
          <w:r>
            <w:t>López-Sánchez, D., Herrero, J. R., Arrieta, A. G., &amp; Corchado, J. M. (2018). Hybridizing metric learning and case-based reasoning for adaptable clickbait detection.</w:t>
          </w:r>
          <w:bookmarkEnd w:id="248"/>
          <w:r>
            <w:t xml:space="preserve"> </w:t>
          </w:r>
          <w:r w:rsidRPr="005470F4">
            <w:rPr>
              <w:i/>
            </w:rPr>
            <w:t>Applied Intelligence</w:t>
          </w:r>
          <w:r w:rsidRPr="005470F4">
            <w:t xml:space="preserve">, </w:t>
          </w:r>
          <w:r w:rsidRPr="005470F4">
            <w:rPr>
              <w:i/>
            </w:rPr>
            <w:t>48</w:t>
          </w:r>
          <w:r w:rsidRPr="005470F4">
            <w:t>(9), 2967–2982. https://doi.org/10.1007/s10489-017-1109-7</w:t>
          </w:r>
        </w:p>
        <w:p w14:paraId="624BC3CC" w14:textId="77777777" w:rsidR="005470F4" w:rsidRDefault="005470F4" w:rsidP="005470F4">
          <w:pPr>
            <w:pStyle w:val="CitaviBibliographyEntry"/>
          </w:pPr>
          <w:bookmarkStart w:id="249" w:name="_CTVL001fbc0401ba2d940d2a5b055a605ddb8ca"/>
          <w:r>
            <w:t>Lu, J., Liu, A., Dong, F., Gu, F., Gama, J. [Joao], &amp; Zhang, G. (2018). Learning under Concept Drift: A Review.</w:t>
          </w:r>
          <w:bookmarkEnd w:id="249"/>
          <w:r>
            <w:t xml:space="preserve"> </w:t>
          </w:r>
          <w:r w:rsidRPr="005470F4">
            <w:rPr>
              <w:i/>
            </w:rPr>
            <w:t>IEEE Transactions on Knowledge and Data Engineering</w:t>
          </w:r>
          <w:r w:rsidRPr="005470F4">
            <w:t>, 1. https://doi.org/10.1109/TKDE.2018.2876857</w:t>
          </w:r>
        </w:p>
        <w:p w14:paraId="5FB92383" w14:textId="77777777" w:rsidR="005470F4" w:rsidRDefault="005470F4" w:rsidP="005470F4">
          <w:pPr>
            <w:pStyle w:val="CitaviBibliographyEntry"/>
          </w:pPr>
          <w:bookmarkStart w:id="250" w:name="_CTVL001923257e88f2f4d49a43054f27157a790"/>
          <w:r>
            <w:t>Makinen, S., Skogstrom, H., Laaksonen, E., &amp; Mikkonen, T. (2021). Who Needs MLOps: What Data Scientists Seek to Accomplish and How Can MLOps Help? In</w:t>
          </w:r>
          <w:bookmarkEnd w:id="250"/>
          <w:r>
            <w:t xml:space="preserve"> </w:t>
          </w:r>
          <w:r w:rsidRPr="005470F4">
            <w:rPr>
              <w:i/>
            </w:rPr>
            <w:t xml:space="preserve">2021 IEEE/ACM 1st Workshop on AI Engineering - Software Engineering for AI (WAIN) </w:t>
          </w:r>
          <w:r w:rsidRPr="005470F4">
            <w:t>(pp. 109–112). IEEE. https://doi.org/10.1109/WAIN52551.2021.00024</w:t>
          </w:r>
        </w:p>
        <w:p w14:paraId="099B2497" w14:textId="77777777" w:rsidR="005470F4" w:rsidRDefault="005470F4" w:rsidP="005470F4">
          <w:pPr>
            <w:pStyle w:val="CitaviBibliographyEntry"/>
          </w:pPr>
          <w:bookmarkStart w:id="251" w:name="_CTVL0012bb9aad68db3461e8217ecb3623bdd01"/>
          <w:r>
            <w:t>May, R. J., Maier, H. R., &amp; Dandy, G. C. (2010). Data splitting for artificial neural networks using SOM-based stratified sampling.</w:t>
          </w:r>
          <w:bookmarkEnd w:id="251"/>
          <w:r>
            <w:t xml:space="preserve"> </w:t>
          </w:r>
          <w:r w:rsidRPr="005470F4">
            <w:rPr>
              <w:i/>
            </w:rPr>
            <w:t>Neural Networks : The Official Journal of the International Neural Network Society</w:t>
          </w:r>
          <w:r w:rsidRPr="005470F4">
            <w:t xml:space="preserve">, </w:t>
          </w:r>
          <w:r w:rsidRPr="005470F4">
            <w:rPr>
              <w:i/>
            </w:rPr>
            <w:t>23</w:t>
          </w:r>
          <w:r w:rsidRPr="005470F4">
            <w:t>(2), 283–294. https://doi.org/10.1016/j.neunet.2009.11.009</w:t>
          </w:r>
        </w:p>
        <w:p w14:paraId="496D2C8B" w14:textId="77777777" w:rsidR="005470F4" w:rsidRDefault="005470F4" w:rsidP="005470F4">
          <w:pPr>
            <w:pStyle w:val="CitaviBibliographyEntry"/>
          </w:pPr>
          <w:bookmarkStart w:id="252" w:name="_CTVL0010e2d588e030b4862bdf22c8ec21c1879"/>
          <w:r>
            <w:t>Minsky, M. (1961). Steps toward Artificial Intelligence.</w:t>
          </w:r>
          <w:bookmarkEnd w:id="252"/>
          <w:r>
            <w:t xml:space="preserve"> </w:t>
          </w:r>
          <w:r w:rsidRPr="005470F4">
            <w:rPr>
              <w:i/>
            </w:rPr>
            <w:t>Proceedings of the IRE</w:t>
          </w:r>
          <w:r w:rsidRPr="005470F4">
            <w:t xml:space="preserve">, </w:t>
          </w:r>
          <w:r w:rsidRPr="005470F4">
            <w:rPr>
              <w:i/>
            </w:rPr>
            <w:t>49</w:t>
          </w:r>
          <w:r w:rsidRPr="005470F4">
            <w:t>(1), 8–30. https://doi.org/10.1109/JRPROC.1961.287775</w:t>
          </w:r>
        </w:p>
        <w:p w14:paraId="771ED540" w14:textId="77777777" w:rsidR="005470F4" w:rsidRDefault="005470F4" w:rsidP="005470F4">
          <w:pPr>
            <w:pStyle w:val="CitaviBibliographyEntry"/>
          </w:pPr>
          <w:bookmarkStart w:id="253" w:name="_CTVL00109a964abb6b84f43a966831903f60a22"/>
          <w:r>
            <w:t>Miranda, L. J. (2021). Towards data-centric machine learning: a short review.</w:t>
          </w:r>
          <w:bookmarkEnd w:id="253"/>
          <w:r>
            <w:t xml:space="preserve"> </w:t>
          </w:r>
          <w:r w:rsidRPr="005470F4">
            <w:rPr>
              <w:i/>
            </w:rPr>
            <w:t>Ljvmiranda921. Github. Io</w:t>
          </w:r>
          <w:r w:rsidRPr="005470F4">
            <w:t>.</w:t>
          </w:r>
        </w:p>
        <w:p w14:paraId="64FFF8CE" w14:textId="77777777" w:rsidR="005470F4" w:rsidRDefault="005470F4" w:rsidP="005470F4">
          <w:pPr>
            <w:pStyle w:val="CitaviBibliographyEntry"/>
          </w:pPr>
          <w:bookmarkStart w:id="254" w:name="_CTVL0015a391e413c5a40859500b06eaa59c969"/>
          <w:r>
            <w:t>Nair, V., &amp; Hinton, G. E. (2010). Rectified linear units improve restricted boltzmann machines. In</w:t>
          </w:r>
          <w:bookmarkEnd w:id="254"/>
          <w:r>
            <w:t xml:space="preserve"> </w:t>
          </w:r>
          <w:r w:rsidRPr="005470F4">
            <w:rPr>
              <w:i/>
            </w:rPr>
            <w:t>Icml</w:t>
          </w:r>
          <w:r w:rsidRPr="005470F4">
            <w:t>.</w:t>
          </w:r>
        </w:p>
        <w:p w14:paraId="532542D8" w14:textId="77777777" w:rsidR="005470F4" w:rsidRDefault="005470F4" w:rsidP="005470F4">
          <w:pPr>
            <w:pStyle w:val="CitaviBibliographyEntry"/>
          </w:pPr>
          <w:bookmarkStart w:id="255"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E20A47E" w14:textId="77777777" w:rsidR="005470F4" w:rsidRDefault="005470F4" w:rsidP="005470F4">
          <w:pPr>
            <w:pStyle w:val="CitaviBibliographyEntry"/>
          </w:pPr>
          <w:bookmarkStart w:id="256" w:name="_CTVL001d58c64bc525b456e8ec2c748df0c8f82"/>
          <w:bookmarkEnd w:id="255"/>
          <w:r>
            <w:t>Pandas (n.d.). pandas. Retrieved from https://pandas.pydata.org/</w:t>
          </w:r>
        </w:p>
        <w:p w14:paraId="631D6333" w14:textId="77777777" w:rsidR="005470F4" w:rsidRDefault="005470F4" w:rsidP="005470F4">
          <w:pPr>
            <w:pStyle w:val="CitaviBibliographyEntry"/>
          </w:pPr>
          <w:bookmarkStart w:id="257" w:name="_CTVL001eba84538ac07417892f6534d797d40ab"/>
          <w:bookmarkEnd w:id="256"/>
          <w:r>
            <w:t>Qahtan, A. A., Alharbi, B., Wang, S., &amp; Zhang, X. [Xiangliang] (2015). A PCA-Based Change Detection Framework for Multidimensional Data Streams: Change Detection in Multidimensional Data Streams. In</w:t>
          </w:r>
          <w:bookmarkEnd w:id="257"/>
          <w:r>
            <w:t xml:space="preserve"> </w:t>
          </w:r>
          <w:r w:rsidRPr="005470F4">
            <w:rPr>
              <w:i/>
            </w:rPr>
            <w:t xml:space="preserve">KDD ’15, Proceedings of the 21th ACM SIGKDD International Conference on Knowledge Discovery and Data Mining </w:t>
          </w:r>
          <w:r w:rsidRPr="005470F4">
            <w:t>(pp. 935–944). New York, NY, USA: Association for Computing Machinery. https://doi.org/10.1145/2783258.2783359</w:t>
          </w:r>
        </w:p>
        <w:p w14:paraId="451EE737" w14:textId="77777777" w:rsidR="005470F4" w:rsidRDefault="005470F4" w:rsidP="005470F4">
          <w:pPr>
            <w:pStyle w:val="CitaviBibliographyEntry"/>
          </w:pPr>
          <w:bookmarkStart w:id="258" w:name="_CTVL001d7b32e07c55f47bf90cea967c13decb7"/>
          <w:r>
            <w:t>Refinitiv (2020).</w:t>
          </w:r>
          <w:bookmarkEnd w:id="258"/>
          <w:r>
            <w:t xml:space="preserve"> </w:t>
          </w:r>
          <w:r w:rsidRPr="005470F4">
            <w:rPr>
              <w:i/>
            </w:rPr>
            <w:t>THE RISE OF THE DATA SCIENTIST:: Machine learning models for the future</w:t>
          </w:r>
          <w:r w:rsidRPr="005470F4">
            <w:t xml:space="preserve">. Retrieved from https://www.refinitiv.com/en/resources/special-report/refinitiv-2020-artificial-intelligence-machine-learning-global-study </w:t>
          </w:r>
        </w:p>
        <w:p w14:paraId="7DF4B043" w14:textId="77777777" w:rsidR="005470F4" w:rsidRDefault="005470F4" w:rsidP="005470F4">
          <w:pPr>
            <w:pStyle w:val="CitaviBibliographyEntry"/>
          </w:pPr>
          <w:bookmarkStart w:id="259" w:name="_CTVL0011c377dae22404f24b133b8953277f652"/>
          <w:r>
            <w:t>Rendle, S., Krichene, W., Zhang, L., &amp; Anderson, J. (2020). Neural Collaborative Filtering vs. Matrix Factorization Revisited. In</w:t>
          </w:r>
          <w:bookmarkEnd w:id="259"/>
          <w:r>
            <w:t xml:space="preserve"> </w:t>
          </w:r>
          <w:r w:rsidRPr="005470F4">
            <w:rPr>
              <w:i/>
            </w:rPr>
            <w:t xml:space="preserve">Fourteenth ACM Conference on Recommender Systems </w:t>
          </w:r>
          <w:r w:rsidRPr="005470F4">
            <w:t>(pp. 240–248). New York, NY, USA: Association for Computing Machinery. https://doi.org/10.1145/3383313.3412488</w:t>
          </w:r>
        </w:p>
        <w:p w14:paraId="3AFBBA79" w14:textId="77777777" w:rsidR="005470F4" w:rsidRDefault="005470F4" w:rsidP="005470F4">
          <w:pPr>
            <w:pStyle w:val="CitaviBibliographyEntry"/>
          </w:pPr>
          <w:bookmarkStart w:id="260" w:name="_CTVL001f5088e61a86547eebc9ca98fef3c4212"/>
          <w:r>
            <w:lastRenderedPageBreak/>
            <w:t>Renggli, C., Rimanic, L., Gürel, N. M., Karlaš, B., Wu, W., &amp; Zhang, C. (2021, February 15).</w:t>
          </w:r>
          <w:bookmarkEnd w:id="260"/>
          <w:r>
            <w:t xml:space="preserve"> </w:t>
          </w:r>
          <w:r w:rsidRPr="005470F4">
            <w:rPr>
              <w:i/>
            </w:rPr>
            <w:t>A Data Quality-Driven View of MLOps</w:t>
          </w:r>
          <w:r w:rsidRPr="005470F4">
            <w:t xml:space="preserve">. Retrieved from http://arxiv.org/pdf/2102.07750v1 </w:t>
          </w:r>
        </w:p>
        <w:p w14:paraId="49C8CD40" w14:textId="77777777" w:rsidR="005470F4" w:rsidRDefault="005470F4" w:rsidP="005470F4">
          <w:pPr>
            <w:pStyle w:val="CitaviBibliographyEntry"/>
          </w:pPr>
          <w:bookmarkStart w:id="261" w:name="_CTVL001afe4070d69ce4362aa65c65d75cc5021"/>
          <w:r>
            <w:t>Rimol, M. (2021, November 22).</w:t>
          </w:r>
          <w:bookmarkEnd w:id="261"/>
          <w:r>
            <w:t xml:space="preserve"> </w:t>
          </w:r>
          <w:r w:rsidRPr="005470F4">
            <w:rPr>
              <w:i/>
            </w:rPr>
            <w:t>Gartner Forecasts Worldwide Artificial Intelligence Software Market to Reach $62 Billion in 2022</w:t>
          </w:r>
          <w:r w:rsidRPr="005470F4">
            <w:t xml:space="preserve">. Retrieved from Gartner website: https://www.gartner.com/en/newsroom/press-releases/2021-11-22-gartner-forecasts-worldwide-artificial-intelligence-software-market-to-reach-62-billion-in-2022 </w:t>
          </w:r>
        </w:p>
        <w:p w14:paraId="6DA186E5" w14:textId="77777777" w:rsidR="005470F4" w:rsidRDefault="005470F4" w:rsidP="005470F4">
          <w:pPr>
            <w:pStyle w:val="CitaviBibliographyEntry"/>
            <w:rPr>
              <w:i/>
            </w:rPr>
          </w:pPr>
          <w:bookmarkStart w:id="262" w:name="_CTVL0011b70ababf0ef401d957781d605e2c3e7"/>
          <w:r>
            <w:t>Rosenblatt, F. (1961).</w:t>
          </w:r>
          <w:bookmarkEnd w:id="262"/>
          <w:r>
            <w:t xml:space="preserve"> </w:t>
          </w:r>
          <w:r w:rsidRPr="005470F4">
            <w:rPr>
              <w:i/>
            </w:rPr>
            <w:t xml:space="preserve">Principles of neurodynamics. perceptrons and the theory of brain mechanisms. </w:t>
          </w:r>
        </w:p>
        <w:p w14:paraId="0229B92D" w14:textId="77777777" w:rsidR="005470F4" w:rsidRDefault="005470F4" w:rsidP="005470F4">
          <w:pPr>
            <w:pStyle w:val="CitaviBibliographyEntry"/>
          </w:pPr>
          <w:bookmarkStart w:id="263" w:name="_CTVL001fda79fb0273c4e0dadd2eb66caed3747"/>
          <w:r>
            <w:t>Ruf, P., Madan, M., Reich, C., &amp; Ould-Abdeslam, D. (2021). Demystifying MLOps and Presenting a Recipe for the Selection of Open-Source Tools.</w:t>
          </w:r>
          <w:bookmarkEnd w:id="263"/>
          <w:r>
            <w:t xml:space="preserve"> </w:t>
          </w:r>
          <w:r w:rsidRPr="005470F4">
            <w:rPr>
              <w:i/>
            </w:rPr>
            <w:t>Applied Sciences</w:t>
          </w:r>
          <w:r w:rsidRPr="005470F4">
            <w:t xml:space="preserve">, </w:t>
          </w:r>
          <w:r w:rsidRPr="005470F4">
            <w:rPr>
              <w:i/>
            </w:rPr>
            <w:t>11</w:t>
          </w:r>
          <w:r w:rsidRPr="005470F4">
            <w:t>(19), 8861. https://doi.org/10.3390/app11198861</w:t>
          </w:r>
        </w:p>
        <w:p w14:paraId="6FB38BCA" w14:textId="77777777" w:rsidR="005470F4" w:rsidRDefault="005470F4" w:rsidP="005470F4">
          <w:pPr>
            <w:pStyle w:val="CitaviBibliographyEntry"/>
          </w:pPr>
          <w:bookmarkStart w:id="264"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18375D43" w14:textId="77777777" w:rsidR="005470F4" w:rsidRDefault="005470F4" w:rsidP="005470F4">
          <w:pPr>
            <w:pStyle w:val="CitaviBibliographyEntry"/>
          </w:pPr>
          <w:bookmarkStart w:id="265" w:name="_CTVL0018c0e0b3fa7c240d7ac6e9536b78b8304"/>
          <w:bookmarkEnd w:id="264"/>
          <w:r>
            <w:t>Sculley, D., Holt, G., Golovin, D., Davydov, E., Phillips, T., Ebner, D., . . . Dennison, D. (2015). Hidden technical debt in machine learning systems.</w:t>
          </w:r>
          <w:bookmarkEnd w:id="265"/>
          <w:r>
            <w:t xml:space="preserve"> </w:t>
          </w:r>
          <w:r w:rsidRPr="005470F4">
            <w:rPr>
              <w:i/>
            </w:rPr>
            <w:t>Advances in Neural Information Processing Systems</w:t>
          </w:r>
          <w:r w:rsidRPr="005470F4">
            <w:t xml:space="preserve">, </w:t>
          </w:r>
          <w:r w:rsidRPr="005470F4">
            <w:rPr>
              <w:i/>
            </w:rPr>
            <w:t>28</w:t>
          </w:r>
          <w:r w:rsidRPr="005470F4">
            <w:t>(2), 2503–2511.</w:t>
          </w:r>
        </w:p>
        <w:p w14:paraId="733255AC" w14:textId="77777777" w:rsidR="005470F4" w:rsidRDefault="005470F4" w:rsidP="005470F4">
          <w:pPr>
            <w:pStyle w:val="CitaviBibliographyEntry"/>
          </w:pPr>
          <w:bookmarkStart w:id="266" w:name="_CTVL001bf6fe32adde348f7870c8c5e52d6b439"/>
          <w:r>
            <w:t>Serban, A., van der Blom, K., Hoos, H., &amp; Visser, J. (2020). Adoption and Effects of Software Engineering Best Practices in Machine Learning,</w:t>
          </w:r>
          <w:bookmarkEnd w:id="266"/>
          <w:r>
            <w:t xml:space="preserve"> </w:t>
          </w:r>
          <w:r w:rsidRPr="005470F4">
            <w:rPr>
              <w:i/>
            </w:rPr>
            <w:t>1</w:t>
          </w:r>
          <w:r w:rsidRPr="005470F4">
            <w:t>, 1–12. https://doi.org/10.1145/3382494.3410681</w:t>
          </w:r>
        </w:p>
        <w:p w14:paraId="6D726D3A" w14:textId="77777777" w:rsidR="005470F4" w:rsidRDefault="005470F4" w:rsidP="005470F4">
          <w:pPr>
            <w:pStyle w:val="CitaviBibliographyEntry"/>
          </w:pPr>
          <w:bookmarkStart w:id="267" w:name="_CTVL0010ea2218ffdb74a62a854f437b2d7d86c"/>
          <w:r>
            <w:t>Shan, Y., Hoens, T. R., Jiao, J., Wang, H., Yu, D., &amp; Mao, J. C. (2016). Deep Crossing. In B. Krishnapuram, M. Shah, A. Smola, C. Aggarwal, D. Shen, &amp; R. Rastogi (Eds.),</w:t>
          </w:r>
          <w:bookmarkEnd w:id="267"/>
          <w:r>
            <w:t xml:space="preserve"> </w:t>
          </w:r>
          <w:r w:rsidRPr="005470F4">
            <w:rPr>
              <w:i/>
            </w:rPr>
            <w:t xml:space="preserve">Proceedings of the 22nd ACM SIGKDD International Conference on Knowledge Discovery and Data Mining </w:t>
          </w:r>
          <w:r w:rsidRPr="005470F4">
            <w:t>(pp. 255–262). New York, NY, USA: ACM. https://doi.org/10.1145/2939672.2939704</w:t>
          </w:r>
        </w:p>
        <w:p w14:paraId="51018DD9" w14:textId="77777777" w:rsidR="005470F4" w:rsidRDefault="005470F4" w:rsidP="005470F4">
          <w:pPr>
            <w:pStyle w:val="CitaviBibliographyEntry"/>
          </w:pPr>
          <w:bookmarkStart w:id="268" w:name="_CTVL001f3c9377022c340969aa07cf5a944794c"/>
          <w:r>
            <w:t>Singh, P. K., Choudhury, P., Dey, A. K., &amp; Pramanik, P. K. D. (2021). Recommender systems: an overview, research trends, and future directions.</w:t>
          </w:r>
          <w:bookmarkEnd w:id="268"/>
          <w:r>
            <w:t xml:space="preserve"> </w:t>
          </w:r>
          <w:r w:rsidRPr="005470F4">
            <w:rPr>
              <w:i/>
            </w:rPr>
            <w:t>International Journal of Business and Systems Research</w:t>
          </w:r>
          <w:r w:rsidRPr="005470F4">
            <w:t xml:space="preserve">, </w:t>
          </w:r>
          <w:r w:rsidRPr="005470F4">
            <w:rPr>
              <w:i/>
            </w:rPr>
            <w:t>15</w:t>
          </w:r>
          <w:r w:rsidRPr="005470F4">
            <w:t>(1), 14. https://doi.org/10.1504/ijbsr.2021.10033303</w:t>
          </w:r>
        </w:p>
        <w:p w14:paraId="5501BA06" w14:textId="77777777" w:rsidR="005470F4" w:rsidRDefault="005470F4" w:rsidP="005470F4">
          <w:pPr>
            <w:pStyle w:val="CitaviBibliographyEntry"/>
          </w:pPr>
          <w:bookmarkStart w:id="269"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69"/>
          <w:r>
            <w:t xml:space="preserve"> </w:t>
          </w:r>
          <w:r w:rsidRPr="005470F4">
            <w:rPr>
              <w:i/>
            </w:rPr>
            <w:t>Machine Learning and Knowledge Extraction</w:t>
          </w:r>
          <w:r w:rsidRPr="005470F4">
            <w:t xml:space="preserve">, </w:t>
          </w:r>
          <w:r w:rsidRPr="005470F4">
            <w:rPr>
              <w:i/>
            </w:rPr>
            <w:t>3</w:t>
          </w:r>
          <w:r w:rsidRPr="005470F4">
            <w:t>(2), 392–413. https://doi.org/10.3390/make3020020</w:t>
          </w:r>
        </w:p>
        <w:p w14:paraId="0034A218" w14:textId="77777777" w:rsidR="005470F4" w:rsidRDefault="005470F4" w:rsidP="005470F4">
          <w:pPr>
            <w:pStyle w:val="CitaviBibliographyEntry"/>
          </w:pPr>
          <w:bookmarkStart w:id="270" w:name="_CTVL001d901da9015e84747bfcb5647573b2436"/>
          <w:r>
            <w:t>Su, X., &amp; Khoshgoftaar, T. M. (2009). A Survey of Collaborative Filtering Techniques.</w:t>
          </w:r>
          <w:bookmarkEnd w:id="270"/>
          <w:r>
            <w:t xml:space="preserve"> </w:t>
          </w:r>
          <w:r w:rsidRPr="005470F4">
            <w:rPr>
              <w:i/>
            </w:rPr>
            <w:t>Advances in Artificial Intelligence</w:t>
          </w:r>
          <w:r w:rsidRPr="005470F4">
            <w:t xml:space="preserve">, </w:t>
          </w:r>
          <w:r w:rsidRPr="005470F4">
            <w:rPr>
              <w:i/>
            </w:rPr>
            <w:t>2009</w:t>
          </w:r>
          <w:r w:rsidRPr="005470F4">
            <w:t>, 1–19. https://doi.org/10.1155/2009/421425</w:t>
          </w:r>
        </w:p>
        <w:p w14:paraId="247DA00A" w14:textId="77777777" w:rsidR="005470F4" w:rsidRDefault="005470F4" w:rsidP="005470F4">
          <w:pPr>
            <w:pStyle w:val="CitaviBibliographyEntry"/>
          </w:pPr>
          <w:bookmarkStart w:id="271" w:name="_CTVL0014d0825e1efea49a4a221d4a6aa77abec"/>
          <w:r>
            <w:lastRenderedPageBreak/>
            <w:t>Symeonidis, G., Nerantzis, E., Kazakis, A., &amp; Papakostas, G. A. (2022). MLOps - Definitions, Tools and Challenges. In</w:t>
          </w:r>
          <w:bookmarkEnd w:id="271"/>
          <w:r>
            <w:t xml:space="preserve"> </w:t>
          </w:r>
          <w:r w:rsidRPr="005470F4">
            <w:rPr>
              <w:i/>
            </w:rPr>
            <w:t xml:space="preserve">2022 IEEE 12th Annual Computing and Communication Workshop and Conference (CCWC) </w:t>
          </w:r>
          <w:r w:rsidRPr="005470F4">
            <w:t>(pp. 453–460). IEEE. https://doi.org/10.1109/CCWC54503.2022.9720902</w:t>
          </w:r>
        </w:p>
        <w:p w14:paraId="32BE1334" w14:textId="77777777" w:rsidR="005470F4" w:rsidRDefault="005470F4" w:rsidP="005470F4">
          <w:pPr>
            <w:pStyle w:val="CitaviBibliographyEntry"/>
          </w:pPr>
          <w:bookmarkStart w:id="272" w:name="_CTVL001be73c4f845cc48e1b8ca161c0d73770a"/>
          <w:r>
            <w:t>Tamburri, D. A. (2020). Sustainable MLOps: Trends and Challenges. In</w:t>
          </w:r>
          <w:bookmarkEnd w:id="272"/>
          <w:r>
            <w:t xml:space="preserve"> </w:t>
          </w:r>
          <w:r w:rsidRPr="005470F4">
            <w:rPr>
              <w:i/>
            </w:rPr>
            <w:t xml:space="preserve">2020 22nd International Symposium on Symbolic and Numeric Algorithms for Scientific Computing (SYNASC) </w:t>
          </w:r>
          <w:r w:rsidRPr="005470F4">
            <w:t>(pp. 17–23). IEEE. https://doi.org/10.1109/SYNASC51798.2020.00015</w:t>
          </w:r>
        </w:p>
        <w:p w14:paraId="738B499C" w14:textId="77777777" w:rsidR="005470F4" w:rsidRDefault="005470F4" w:rsidP="005470F4">
          <w:pPr>
            <w:pStyle w:val="CitaviBibliographyEntry"/>
          </w:pPr>
          <w:bookmarkStart w:id="273" w:name="_CTVL001ca86fb2216cc4684a0165370b7561d52"/>
          <w:r>
            <w:t>TensorFlow (n.d.). TensorFlow Recommenders. Retrieved from https://www.tensorflow.org/recommenders</w:t>
          </w:r>
        </w:p>
        <w:p w14:paraId="46E2942B" w14:textId="77777777" w:rsidR="005470F4" w:rsidRDefault="005470F4" w:rsidP="005470F4">
          <w:pPr>
            <w:pStyle w:val="CitaviBibliographyEntry"/>
          </w:pPr>
          <w:bookmarkStart w:id="274" w:name="_CTVL0014f6a45c63ee14703a167af60e42ede23"/>
          <w:bookmarkEnd w:id="273"/>
          <w:r>
            <w:t>TensorFlow (2022a). Deep &amp; Cross Network (DCN). Retrieved from https://www.tensorflow.org/recommenders/examples/dcn</w:t>
          </w:r>
        </w:p>
        <w:p w14:paraId="76BE864F" w14:textId="77777777" w:rsidR="005470F4" w:rsidRDefault="005470F4" w:rsidP="005470F4">
          <w:pPr>
            <w:pStyle w:val="CitaviBibliographyEntry"/>
          </w:pPr>
          <w:bookmarkStart w:id="275" w:name="_CTVL00152fb0ebe12bf4715811c42ff098d666d"/>
          <w:bookmarkEnd w:id="274"/>
          <w:r>
            <w:t>TensorFlow (2022b). TFRS API: All symbols in TensorFlow Recommenders. Retrieved from https://www.tensorflow.org/recommenders/api_docs/python/tfrs/all_symbols</w:t>
          </w:r>
        </w:p>
        <w:p w14:paraId="394D1ADA" w14:textId="77777777" w:rsidR="005470F4" w:rsidRDefault="005470F4" w:rsidP="005470F4">
          <w:pPr>
            <w:pStyle w:val="CitaviBibliographyEntry"/>
          </w:pPr>
          <w:bookmarkStart w:id="276" w:name="_CTVL0010396afe5ba6442bbb8faaa092f83e6ed"/>
          <w:bookmarkEnd w:id="275"/>
          <w:r>
            <w:t>Theodoridis, J., &amp; Grießhaber, D. (n.d.). Deeplearning Cluster - Docs. Retrieved from https://deeplearn.pages.mi.hdm-stuttgart.de/docs/</w:t>
          </w:r>
        </w:p>
        <w:p w14:paraId="2E06121D" w14:textId="77777777" w:rsidR="005470F4" w:rsidRDefault="005470F4" w:rsidP="005470F4">
          <w:pPr>
            <w:pStyle w:val="CitaviBibliographyEntry"/>
          </w:pPr>
          <w:bookmarkStart w:id="277" w:name="_CTVL0017b613a10395c40f9b01f41448c8ad104"/>
          <w:bookmarkEnd w:id="276"/>
          <w:r>
            <w:t>Vellido, A., Lisboa, P. J., &amp; Meehan, K. (2000). Quantitative Characterization and Prediction of On-Line Purchasing Behavior: A Latent Variable Approach.</w:t>
          </w:r>
          <w:bookmarkEnd w:id="277"/>
          <w:r>
            <w:t xml:space="preserve"> </w:t>
          </w:r>
          <w:r w:rsidRPr="005470F4">
            <w:rPr>
              <w:i/>
            </w:rPr>
            <w:t>International Journal of Electronic Commerce</w:t>
          </w:r>
          <w:r w:rsidRPr="005470F4">
            <w:t xml:space="preserve">, </w:t>
          </w:r>
          <w:r w:rsidRPr="005470F4">
            <w:rPr>
              <w:i/>
            </w:rPr>
            <w:t>4</w:t>
          </w:r>
          <w:r w:rsidRPr="005470F4">
            <w:t>(4), 83–104. https://doi.org/10.1080/10864415.2000.11518380</w:t>
          </w:r>
        </w:p>
        <w:p w14:paraId="0FCC5B1B" w14:textId="77777777" w:rsidR="005470F4" w:rsidRDefault="005470F4" w:rsidP="005470F4">
          <w:pPr>
            <w:pStyle w:val="CitaviBibliographyEntry"/>
          </w:pPr>
          <w:bookmarkStart w:id="278" w:name="_CTVL00107b59ad7728a4751ac1c97f8b0ba36fb"/>
          <w:r>
            <w:t>Wang, R., Fu, B., Fu, G., &amp; Wang, M. (2017, August 17).</w:t>
          </w:r>
          <w:bookmarkEnd w:id="278"/>
          <w:r>
            <w:t xml:space="preserve"> </w:t>
          </w:r>
          <w:r w:rsidRPr="005470F4">
            <w:rPr>
              <w:i/>
            </w:rPr>
            <w:t>Deep &amp; Cross Network for Ad Click Predictions</w:t>
          </w:r>
          <w:r w:rsidRPr="005470F4">
            <w:t>. Retrieved from http://arxiv.org/pdf/1708.05123v1 https://doi.org/AdKDD</w:t>
          </w:r>
        </w:p>
        <w:p w14:paraId="0B8279C0" w14:textId="77777777" w:rsidR="005470F4" w:rsidRDefault="005470F4" w:rsidP="005470F4">
          <w:pPr>
            <w:pStyle w:val="CitaviBibliographyEntry"/>
          </w:pPr>
          <w:bookmarkStart w:id="279"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79"/>
          <w:r>
            <w:t xml:space="preserve"> </w:t>
          </w:r>
          <w:r w:rsidRPr="005470F4">
            <w:rPr>
              <w:i/>
            </w:rPr>
            <w:t xml:space="preserve">Proceedings of the Web Conference 2021 </w:t>
          </w:r>
          <w:r w:rsidRPr="005470F4">
            <w:t>(pp. 1785–1797). New York, NY, USA: ACM. https://doi.org/10.1145/3442381.3450078</w:t>
          </w:r>
        </w:p>
        <w:p w14:paraId="0FA7B72C" w14:textId="77777777" w:rsidR="005470F4" w:rsidRDefault="005470F4" w:rsidP="005470F4">
          <w:pPr>
            <w:pStyle w:val="CitaviBibliographyEntry"/>
          </w:pPr>
          <w:bookmarkStart w:id="280" w:name="_CTVL0014c2e6615c4b542419b7a225008c0f5c7"/>
          <w:r>
            <w:t>Yan, Y., &amp; Li, L. (2020). xDeepInt: a hybrid architecture for modeling the vector-wise and bit-wise feature interactions.</w:t>
          </w:r>
        </w:p>
        <w:p w14:paraId="6C546B3A" w14:textId="302AD66C" w:rsidR="00B32AE3" w:rsidRDefault="005470F4" w:rsidP="005470F4">
          <w:pPr>
            <w:pStyle w:val="CitaviBibliographyEntry"/>
          </w:pPr>
          <w:bookmarkStart w:id="281" w:name="_CTVL001dbb186a3b223468da3083f0961f01254"/>
          <w:bookmarkEnd w:id="280"/>
          <w:r>
            <w:t>Yavuz, B., &amp; Chockalingam, P. (2019). Introducing Delta Time Travel for Large Scale Data Lakes. Retrieved from https://databricks.com/de/blog/2019/02/04/introducing-delta-time-travel-for-large-scale-data-lakes.htm</w:t>
          </w:r>
          <w:bookmarkEnd w:id="281"/>
          <w:r>
            <w:t>l</w:t>
          </w:r>
          <w:r w:rsidR="00B32AE3">
            <w:fldChar w:fldCharType="end"/>
          </w:r>
        </w:p>
      </w:sdtContent>
    </w:sdt>
    <w:p w14:paraId="00F76676" w14:textId="564FC5FF" w:rsidR="00B32AE3" w:rsidRDefault="00B32AE3" w:rsidP="00B32AE3"/>
    <w:sectPr w:rsidR="00B32AE3" w:rsidSect="00824316">
      <w:headerReference w:type="default" r:id="rId50"/>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45220" w14:textId="77777777" w:rsidR="00F76F3C" w:rsidRDefault="00F76F3C">
      <w:pPr>
        <w:spacing w:before="0" w:line="240" w:lineRule="auto"/>
      </w:pPr>
      <w:r>
        <w:separator/>
      </w:r>
    </w:p>
  </w:endnote>
  <w:endnote w:type="continuationSeparator" w:id="0">
    <w:p w14:paraId="0609B9A6" w14:textId="77777777" w:rsidR="00F76F3C" w:rsidRDefault="00F76F3C">
      <w:pPr>
        <w:spacing w:before="0" w:line="240" w:lineRule="auto"/>
      </w:pPr>
      <w:r>
        <w:continuationSeparator/>
      </w:r>
    </w:p>
  </w:endnote>
  <w:endnote w:type="continuationNotice" w:id="1">
    <w:p w14:paraId="7C8D0154" w14:textId="77777777" w:rsidR="00F76F3C" w:rsidRDefault="00F76F3C">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9B705" w14:textId="77777777" w:rsidR="00F76F3C" w:rsidRDefault="00F76F3C">
      <w:pPr>
        <w:spacing w:before="0" w:line="240" w:lineRule="auto"/>
      </w:pPr>
      <w:r>
        <w:separator/>
      </w:r>
    </w:p>
  </w:footnote>
  <w:footnote w:type="continuationSeparator" w:id="0">
    <w:p w14:paraId="5A7BDB04" w14:textId="77777777" w:rsidR="00F76F3C" w:rsidRDefault="00F76F3C">
      <w:pPr>
        <w:spacing w:before="0" w:line="240" w:lineRule="auto"/>
      </w:pPr>
      <w:r>
        <w:continuationSeparator/>
      </w:r>
    </w:p>
  </w:footnote>
  <w:footnote w:type="continuationNotice" w:id="1">
    <w:p w14:paraId="5008FCC3" w14:textId="77777777" w:rsidR="00F76F3C" w:rsidRDefault="00F76F3C">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0BC4E033"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7BA95972"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4B07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hUMDM6MDk6NTY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0AA1CF7F"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r w:rsidR="004B0738">
      <w:fldChar w:fldCharType="begin"/>
    </w:r>
    <w:r w:rsidR="004B0738">
      <w:instrText xml:space="preserve"> STYLEREF "Überschrift 1" \n \* MERGEFORMAT </w:instrText>
    </w:r>
    <w:r w:rsidR="004B0738">
      <w:fldChar w:fldCharType="separate"/>
    </w:r>
    <w:r w:rsidR="004B0738">
      <w:rPr>
        <w:noProof/>
      </w:rPr>
      <w:instrText>3</w:instrText>
    </w:r>
    <w:r w:rsidR="004B0738">
      <w:rPr>
        <w:noProof/>
      </w:rPr>
      <w:fldChar w:fldCharType="end"/>
    </w:r>
    <w:r>
      <w:instrText xml:space="preserve">&lt;&gt;"0" </w:instrText>
    </w:r>
    <w:r>
      <w:fldChar w:fldCharType="begin"/>
    </w:r>
    <w:r>
      <w:instrText xml:space="preserve"> QUOTE </w:instrText>
    </w:r>
    <w:r w:rsidR="004B0738">
      <w:fldChar w:fldCharType="begin"/>
    </w:r>
    <w:r w:rsidR="004B0738">
      <w:instrText xml:space="preserve"> STYLEREF "Überschrift 1" \n \* MERGEFORMAT </w:instrText>
    </w:r>
    <w:r w:rsidR="004B0738">
      <w:fldChar w:fldCharType="separate"/>
    </w:r>
    <w:r w:rsidR="004B0738">
      <w:rPr>
        <w:noProof/>
      </w:rPr>
      <w:instrText>3</w:instrText>
    </w:r>
    <w:r w:rsidR="004B0738">
      <w:rPr>
        <w:noProof/>
      </w:rPr>
      <w:fldChar w:fldCharType="end"/>
    </w:r>
    <w:r>
      <w:instrText xml:space="preserve"> " " \* MERGEFORMAT </w:instrText>
    </w:r>
    <w:r>
      <w:fldChar w:fldCharType="separate"/>
    </w:r>
    <w:r w:rsidR="004B0738">
      <w:rPr>
        <w:noProof/>
      </w:rPr>
      <w:instrText>3</w:instrText>
    </w:r>
    <w:r w:rsidR="004B0738">
      <w:instrText xml:space="preserve"> </w:instrText>
    </w:r>
    <w:r>
      <w:fldChar w:fldCharType="end"/>
    </w:r>
    <w:r>
      <w:instrText xml:space="preserve"> \* MERGEFORMAT </w:instrText>
    </w:r>
    <w:r w:rsidR="00071D4B">
      <w:fldChar w:fldCharType="separate"/>
    </w:r>
    <w:r w:rsidR="004B0738">
      <w:rPr>
        <w:noProof/>
      </w:rPr>
      <w:t xml:space="preserve">3 </w:t>
    </w:r>
    <w:r>
      <w:fldChar w:fldCharType="end"/>
    </w:r>
    <w:r w:rsidR="004B0738">
      <w:fldChar w:fldCharType="begin"/>
    </w:r>
    <w:r w:rsidR="004B0738">
      <w:instrText xml:space="preserve"> STYLEREF "Überschrift 1" \* MERGEFORMAT </w:instrText>
    </w:r>
    <w:r w:rsidR="004B0738">
      <w:fldChar w:fldCharType="separate"/>
    </w:r>
    <w:r w:rsidR="004B0738">
      <w:rPr>
        <w:noProof/>
      </w:rPr>
      <w:t>Goal &amp; Specification</w:t>
    </w:r>
    <w:r w:rsidR="004B0738">
      <w:rPr>
        <w:noProof/>
      </w:rPr>
      <w:fldChar w:fldCharType="end"/>
    </w:r>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7"/>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33AE"/>
    <w:rsid w:val="00043484"/>
    <w:rsid w:val="000439BD"/>
    <w:rsid w:val="00043DE0"/>
    <w:rsid w:val="00043FB6"/>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143A"/>
    <w:rsid w:val="0005232B"/>
    <w:rsid w:val="00052531"/>
    <w:rsid w:val="0005264E"/>
    <w:rsid w:val="00052856"/>
    <w:rsid w:val="00052936"/>
    <w:rsid w:val="00052D52"/>
    <w:rsid w:val="00052F3C"/>
    <w:rsid w:val="00053BB1"/>
    <w:rsid w:val="00053DCF"/>
    <w:rsid w:val="00054188"/>
    <w:rsid w:val="0005430B"/>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2E20"/>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1D4B"/>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07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576"/>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C5D"/>
    <w:rsid w:val="000D3DA4"/>
    <w:rsid w:val="000D4077"/>
    <w:rsid w:val="000D4679"/>
    <w:rsid w:val="000D4697"/>
    <w:rsid w:val="000D494D"/>
    <w:rsid w:val="000D50E6"/>
    <w:rsid w:val="000D5100"/>
    <w:rsid w:val="000D56E8"/>
    <w:rsid w:val="000D580E"/>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E783F"/>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04"/>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922"/>
    <w:rsid w:val="00104C91"/>
    <w:rsid w:val="0010599A"/>
    <w:rsid w:val="00106074"/>
    <w:rsid w:val="001061D5"/>
    <w:rsid w:val="00106308"/>
    <w:rsid w:val="001064A6"/>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DB3"/>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AB3"/>
    <w:rsid w:val="00133D52"/>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5DE9"/>
    <w:rsid w:val="001460C5"/>
    <w:rsid w:val="001465F1"/>
    <w:rsid w:val="001465F4"/>
    <w:rsid w:val="0014677E"/>
    <w:rsid w:val="00146856"/>
    <w:rsid w:val="001468D5"/>
    <w:rsid w:val="00146FE1"/>
    <w:rsid w:val="001473E0"/>
    <w:rsid w:val="001478F5"/>
    <w:rsid w:val="00147E68"/>
    <w:rsid w:val="0015020D"/>
    <w:rsid w:val="00150517"/>
    <w:rsid w:val="001506C9"/>
    <w:rsid w:val="00150C90"/>
    <w:rsid w:val="00151A34"/>
    <w:rsid w:val="00151B11"/>
    <w:rsid w:val="00151C74"/>
    <w:rsid w:val="00151E36"/>
    <w:rsid w:val="00152410"/>
    <w:rsid w:val="001524FB"/>
    <w:rsid w:val="0015286F"/>
    <w:rsid w:val="00152CF6"/>
    <w:rsid w:val="0015381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3CB"/>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77EA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3DF1"/>
    <w:rsid w:val="001C4433"/>
    <w:rsid w:val="001C448A"/>
    <w:rsid w:val="001C50A3"/>
    <w:rsid w:val="001C50D7"/>
    <w:rsid w:val="001C631B"/>
    <w:rsid w:val="001C6534"/>
    <w:rsid w:val="001C6825"/>
    <w:rsid w:val="001C6EDF"/>
    <w:rsid w:val="001C6FA3"/>
    <w:rsid w:val="001C70A4"/>
    <w:rsid w:val="001C75D1"/>
    <w:rsid w:val="001C7663"/>
    <w:rsid w:val="001C7C23"/>
    <w:rsid w:val="001C7D2C"/>
    <w:rsid w:val="001C7D3B"/>
    <w:rsid w:val="001C7D41"/>
    <w:rsid w:val="001D0292"/>
    <w:rsid w:val="001D058A"/>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C67"/>
    <w:rsid w:val="001F5D94"/>
    <w:rsid w:val="001F5DC4"/>
    <w:rsid w:val="001F6475"/>
    <w:rsid w:val="001F6990"/>
    <w:rsid w:val="001F6AFC"/>
    <w:rsid w:val="001F6C84"/>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D96"/>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77F"/>
    <w:rsid w:val="00213CB2"/>
    <w:rsid w:val="00213FD0"/>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92C"/>
    <w:rsid w:val="00221B1A"/>
    <w:rsid w:val="00221B70"/>
    <w:rsid w:val="00221DD1"/>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A7"/>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48E"/>
    <w:rsid w:val="002517EB"/>
    <w:rsid w:val="00251C42"/>
    <w:rsid w:val="0025206A"/>
    <w:rsid w:val="002529D4"/>
    <w:rsid w:val="002531A2"/>
    <w:rsid w:val="002535B1"/>
    <w:rsid w:val="00253A2C"/>
    <w:rsid w:val="00253F00"/>
    <w:rsid w:val="002541F5"/>
    <w:rsid w:val="00254233"/>
    <w:rsid w:val="00254469"/>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4DC"/>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1C2"/>
    <w:rsid w:val="00280C9B"/>
    <w:rsid w:val="00281D3A"/>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55A"/>
    <w:rsid w:val="002C27E3"/>
    <w:rsid w:val="002C3174"/>
    <w:rsid w:val="002C3336"/>
    <w:rsid w:val="002C3765"/>
    <w:rsid w:val="002C43CE"/>
    <w:rsid w:val="002C4529"/>
    <w:rsid w:val="002C45F9"/>
    <w:rsid w:val="002C4A50"/>
    <w:rsid w:val="002C4D32"/>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4B2"/>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9D6"/>
    <w:rsid w:val="002D7C8E"/>
    <w:rsid w:val="002E1184"/>
    <w:rsid w:val="002E11DB"/>
    <w:rsid w:val="002E1373"/>
    <w:rsid w:val="002E179B"/>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6AD"/>
    <w:rsid w:val="002F28EF"/>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6B9"/>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915"/>
    <w:rsid w:val="00310B3F"/>
    <w:rsid w:val="0031104B"/>
    <w:rsid w:val="003110F1"/>
    <w:rsid w:val="00311242"/>
    <w:rsid w:val="00311599"/>
    <w:rsid w:val="003119CD"/>
    <w:rsid w:val="00311C2F"/>
    <w:rsid w:val="00311D26"/>
    <w:rsid w:val="00311D5E"/>
    <w:rsid w:val="00311E36"/>
    <w:rsid w:val="00312014"/>
    <w:rsid w:val="003121AE"/>
    <w:rsid w:val="00312201"/>
    <w:rsid w:val="00312487"/>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3BE7"/>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65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4D22"/>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50CB"/>
    <w:rsid w:val="00375775"/>
    <w:rsid w:val="00376222"/>
    <w:rsid w:val="0037652C"/>
    <w:rsid w:val="003768E7"/>
    <w:rsid w:val="00376DCD"/>
    <w:rsid w:val="003773D7"/>
    <w:rsid w:val="00377767"/>
    <w:rsid w:val="00377EA0"/>
    <w:rsid w:val="00380233"/>
    <w:rsid w:val="0038027F"/>
    <w:rsid w:val="003804B2"/>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D45"/>
    <w:rsid w:val="003C066B"/>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61E"/>
    <w:rsid w:val="003E17AF"/>
    <w:rsid w:val="003E17EA"/>
    <w:rsid w:val="003E1B78"/>
    <w:rsid w:val="003E1DBD"/>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6EF8"/>
    <w:rsid w:val="003F70BB"/>
    <w:rsid w:val="003F7622"/>
    <w:rsid w:val="003F78C9"/>
    <w:rsid w:val="003F7C99"/>
    <w:rsid w:val="003F7D4F"/>
    <w:rsid w:val="004001E0"/>
    <w:rsid w:val="004004A0"/>
    <w:rsid w:val="004004E4"/>
    <w:rsid w:val="004005F1"/>
    <w:rsid w:val="0040073B"/>
    <w:rsid w:val="00400B4E"/>
    <w:rsid w:val="00400E09"/>
    <w:rsid w:val="00401071"/>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2872"/>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0DE8"/>
    <w:rsid w:val="004212C7"/>
    <w:rsid w:val="0042133C"/>
    <w:rsid w:val="004214EF"/>
    <w:rsid w:val="00421C50"/>
    <w:rsid w:val="00422232"/>
    <w:rsid w:val="00422302"/>
    <w:rsid w:val="00422583"/>
    <w:rsid w:val="00422DA8"/>
    <w:rsid w:val="0042317D"/>
    <w:rsid w:val="0042327C"/>
    <w:rsid w:val="004233AA"/>
    <w:rsid w:val="00423741"/>
    <w:rsid w:val="004247DF"/>
    <w:rsid w:val="00424C1F"/>
    <w:rsid w:val="004253EF"/>
    <w:rsid w:val="0042572F"/>
    <w:rsid w:val="00425C5C"/>
    <w:rsid w:val="00425EF7"/>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3EC"/>
    <w:rsid w:val="00441967"/>
    <w:rsid w:val="00441ACD"/>
    <w:rsid w:val="00441FE1"/>
    <w:rsid w:val="004426B1"/>
    <w:rsid w:val="00442E22"/>
    <w:rsid w:val="00443621"/>
    <w:rsid w:val="004436C4"/>
    <w:rsid w:val="00443FC8"/>
    <w:rsid w:val="00444085"/>
    <w:rsid w:val="00444206"/>
    <w:rsid w:val="004442DC"/>
    <w:rsid w:val="004443B6"/>
    <w:rsid w:val="00444BF3"/>
    <w:rsid w:val="00444D5D"/>
    <w:rsid w:val="0044505C"/>
    <w:rsid w:val="004451B0"/>
    <w:rsid w:val="004459A0"/>
    <w:rsid w:val="0044603A"/>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3934"/>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26BB"/>
    <w:rsid w:val="0046322E"/>
    <w:rsid w:val="004638A0"/>
    <w:rsid w:val="004639E3"/>
    <w:rsid w:val="00463A90"/>
    <w:rsid w:val="00463F52"/>
    <w:rsid w:val="00464354"/>
    <w:rsid w:val="0046438D"/>
    <w:rsid w:val="004643F2"/>
    <w:rsid w:val="00464CA5"/>
    <w:rsid w:val="00464DEF"/>
    <w:rsid w:val="0046552E"/>
    <w:rsid w:val="00465E06"/>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FBF"/>
    <w:rsid w:val="004913E3"/>
    <w:rsid w:val="0049155C"/>
    <w:rsid w:val="004917E0"/>
    <w:rsid w:val="004917EB"/>
    <w:rsid w:val="00491F82"/>
    <w:rsid w:val="00491F91"/>
    <w:rsid w:val="00491FB9"/>
    <w:rsid w:val="0049218D"/>
    <w:rsid w:val="004921CA"/>
    <w:rsid w:val="00492442"/>
    <w:rsid w:val="00492521"/>
    <w:rsid w:val="00492DD9"/>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760"/>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738"/>
    <w:rsid w:val="004B091F"/>
    <w:rsid w:val="004B0960"/>
    <w:rsid w:val="004B0C03"/>
    <w:rsid w:val="004B0F84"/>
    <w:rsid w:val="004B13D0"/>
    <w:rsid w:val="004B18F4"/>
    <w:rsid w:val="004B1A33"/>
    <w:rsid w:val="004B1D4E"/>
    <w:rsid w:val="004B21EF"/>
    <w:rsid w:val="004B22EB"/>
    <w:rsid w:val="004B2305"/>
    <w:rsid w:val="004B241A"/>
    <w:rsid w:val="004B25DB"/>
    <w:rsid w:val="004B27EB"/>
    <w:rsid w:val="004B2D97"/>
    <w:rsid w:val="004B2E90"/>
    <w:rsid w:val="004B2F76"/>
    <w:rsid w:val="004B2FB9"/>
    <w:rsid w:val="004B3579"/>
    <w:rsid w:val="004B39C0"/>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1A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A4"/>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801"/>
    <w:rsid w:val="004E2B05"/>
    <w:rsid w:val="004E2E1C"/>
    <w:rsid w:val="004E2F72"/>
    <w:rsid w:val="004E301B"/>
    <w:rsid w:val="004E3455"/>
    <w:rsid w:val="004E3713"/>
    <w:rsid w:val="004E416B"/>
    <w:rsid w:val="004E436C"/>
    <w:rsid w:val="004E48B5"/>
    <w:rsid w:val="004E48C0"/>
    <w:rsid w:val="004E48DC"/>
    <w:rsid w:val="004E4A88"/>
    <w:rsid w:val="004E50FD"/>
    <w:rsid w:val="004E55DB"/>
    <w:rsid w:val="004E5A2B"/>
    <w:rsid w:val="004E5B82"/>
    <w:rsid w:val="004E5E13"/>
    <w:rsid w:val="004E5F60"/>
    <w:rsid w:val="004E605B"/>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02"/>
    <w:rsid w:val="004F7098"/>
    <w:rsid w:val="004F7585"/>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49"/>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B99"/>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378F6"/>
    <w:rsid w:val="00540408"/>
    <w:rsid w:val="00540592"/>
    <w:rsid w:val="00540B0A"/>
    <w:rsid w:val="00540F16"/>
    <w:rsid w:val="00541058"/>
    <w:rsid w:val="00541556"/>
    <w:rsid w:val="00541773"/>
    <w:rsid w:val="00541ADD"/>
    <w:rsid w:val="00542D2E"/>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0F4"/>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67D55"/>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4C7"/>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6C37"/>
    <w:rsid w:val="00587177"/>
    <w:rsid w:val="0058722A"/>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2D32"/>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4D91"/>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37DC"/>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1EFD"/>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0C09"/>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499"/>
    <w:rsid w:val="00620BAC"/>
    <w:rsid w:val="00620F63"/>
    <w:rsid w:val="00620F6D"/>
    <w:rsid w:val="00620FB0"/>
    <w:rsid w:val="00621008"/>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2DA"/>
    <w:rsid w:val="006305D8"/>
    <w:rsid w:val="0063083E"/>
    <w:rsid w:val="00630A67"/>
    <w:rsid w:val="00630D10"/>
    <w:rsid w:val="00630DB0"/>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AEA"/>
    <w:rsid w:val="00636E84"/>
    <w:rsid w:val="00636F62"/>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0A2"/>
    <w:rsid w:val="00644189"/>
    <w:rsid w:val="00644588"/>
    <w:rsid w:val="006448BE"/>
    <w:rsid w:val="00644DA1"/>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6F2D"/>
    <w:rsid w:val="00657032"/>
    <w:rsid w:val="0065712D"/>
    <w:rsid w:val="006571CD"/>
    <w:rsid w:val="0066027D"/>
    <w:rsid w:val="00660F82"/>
    <w:rsid w:val="00661B8B"/>
    <w:rsid w:val="00661F18"/>
    <w:rsid w:val="00662450"/>
    <w:rsid w:val="00662607"/>
    <w:rsid w:val="00662D76"/>
    <w:rsid w:val="00662EAB"/>
    <w:rsid w:val="00663054"/>
    <w:rsid w:val="006634CE"/>
    <w:rsid w:val="00663D69"/>
    <w:rsid w:val="00663DFC"/>
    <w:rsid w:val="00663FEE"/>
    <w:rsid w:val="006643CA"/>
    <w:rsid w:val="00664E8B"/>
    <w:rsid w:val="00664E8F"/>
    <w:rsid w:val="0066504A"/>
    <w:rsid w:val="006654C6"/>
    <w:rsid w:val="006655CD"/>
    <w:rsid w:val="00666636"/>
    <w:rsid w:val="006666C9"/>
    <w:rsid w:val="00666B6A"/>
    <w:rsid w:val="00667235"/>
    <w:rsid w:val="00667555"/>
    <w:rsid w:val="0066763B"/>
    <w:rsid w:val="00667C6D"/>
    <w:rsid w:val="00670A57"/>
    <w:rsid w:val="00670AC0"/>
    <w:rsid w:val="00670FBC"/>
    <w:rsid w:val="0067106D"/>
    <w:rsid w:val="006711A4"/>
    <w:rsid w:val="00671C60"/>
    <w:rsid w:val="00671D3F"/>
    <w:rsid w:val="006720A1"/>
    <w:rsid w:val="00672112"/>
    <w:rsid w:val="00672198"/>
    <w:rsid w:val="00672874"/>
    <w:rsid w:val="00672ECD"/>
    <w:rsid w:val="006734CD"/>
    <w:rsid w:val="00673754"/>
    <w:rsid w:val="0067385F"/>
    <w:rsid w:val="00673A39"/>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4D5"/>
    <w:rsid w:val="00677765"/>
    <w:rsid w:val="0067799A"/>
    <w:rsid w:val="00677BB6"/>
    <w:rsid w:val="006800FA"/>
    <w:rsid w:val="00680256"/>
    <w:rsid w:val="0068025C"/>
    <w:rsid w:val="006803F6"/>
    <w:rsid w:val="00680400"/>
    <w:rsid w:val="00680737"/>
    <w:rsid w:val="0068091D"/>
    <w:rsid w:val="0068096C"/>
    <w:rsid w:val="00680998"/>
    <w:rsid w:val="00680ABE"/>
    <w:rsid w:val="00680F1F"/>
    <w:rsid w:val="00680F4F"/>
    <w:rsid w:val="006815F0"/>
    <w:rsid w:val="006816C3"/>
    <w:rsid w:val="006820EF"/>
    <w:rsid w:val="00682388"/>
    <w:rsid w:val="00682ADF"/>
    <w:rsid w:val="00682BAD"/>
    <w:rsid w:val="00683111"/>
    <w:rsid w:val="0068331C"/>
    <w:rsid w:val="00683742"/>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94D"/>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14F"/>
    <w:rsid w:val="006A040B"/>
    <w:rsid w:val="006A047C"/>
    <w:rsid w:val="006A0980"/>
    <w:rsid w:val="006A098C"/>
    <w:rsid w:val="006A09D6"/>
    <w:rsid w:val="006A0A00"/>
    <w:rsid w:val="006A0A0F"/>
    <w:rsid w:val="006A0A5C"/>
    <w:rsid w:val="006A1939"/>
    <w:rsid w:val="006A19A9"/>
    <w:rsid w:val="006A19B5"/>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1FF8"/>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231F"/>
    <w:rsid w:val="006E2548"/>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1C0"/>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0F9A"/>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26"/>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3170"/>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7F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C1A"/>
    <w:rsid w:val="00743F03"/>
    <w:rsid w:val="0074423A"/>
    <w:rsid w:val="00744E21"/>
    <w:rsid w:val="00745412"/>
    <w:rsid w:val="007454C1"/>
    <w:rsid w:val="00745DD2"/>
    <w:rsid w:val="00745EC3"/>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08B"/>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5C36"/>
    <w:rsid w:val="0076629B"/>
    <w:rsid w:val="007669E1"/>
    <w:rsid w:val="00766A0F"/>
    <w:rsid w:val="00766DC0"/>
    <w:rsid w:val="0076713E"/>
    <w:rsid w:val="007673AF"/>
    <w:rsid w:val="00767963"/>
    <w:rsid w:val="00767B7A"/>
    <w:rsid w:val="00770056"/>
    <w:rsid w:val="0077013B"/>
    <w:rsid w:val="007701A1"/>
    <w:rsid w:val="00770543"/>
    <w:rsid w:val="00770A96"/>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850"/>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55F"/>
    <w:rsid w:val="007B063B"/>
    <w:rsid w:val="007B09A4"/>
    <w:rsid w:val="007B0AB4"/>
    <w:rsid w:val="007B0AD9"/>
    <w:rsid w:val="007B0E2F"/>
    <w:rsid w:val="007B0F06"/>
    <w:rsid w:val="007B17DA"/>
    <w:rsid w:val="007B1912"/>
    <w:rsid w:val="007B1AC1"/>
    <w:rsid w:val="007B1D8F"/>
    <w:rsid w:val="007B1DFA"/>
    <w:rsid w:val="007B1F13"/>
    <w:rsid w:val="007B1F68"/>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4D8"/>
    <w:rsid w:val="007C3B8E"/>
    <w:rsid w:val="007C414E"/>
    <w:rsid w:val="007C445B"/>
    <w:rsid w:val="007C4553"/>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456"/>
    <w:rsid w:val="007D35B9"/>
    <w:rsid w:val="007D38D4"/>
    <w:rsid w:val="007D392A"/>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319"/>
    <w:rsid w:val="007E16DB"/>
    <w:rsid w:val="007E16EA"/>
    <w:rsid w:val="007E1818"/>
    <w:rsid w:val="007E2110"/>
    <w:rsid w:val="007E25F5"/>
    <w:rsid w:val="007E48DC"/>
    <w:rsid w:val="007E491C"/>
    <w:rsid w:val="007E4BC3"/>
    <w:rsid w:val="007E522A"/>
    <w:rsid w:val="007E5C34"/>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978"/>
    <w:rsid w:val="00811D33"/>
    <w:rsid w:val="00811F13"/>
    <w:rsid w:val="00812BDB"/>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110"/>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DE9"/>
    <w:rsid w:val="00824E20"/>
    <w:rsid w:val="00825544"/>
    <w:rsid w:val="0082557C"/>
    <w:rsid w:val="008255FE"/>
    <w:rsid w:val="00825A30"/>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65E"/>
    <w:rsid w:val="008349B7"/>
    <w:rsid w:val="00834CBE"/>
    <w:rsid w:val="00834E77"/>
    <w:rsid w:val="00835118"/>
    <w:rsid w:val="0083531A"/>
    <w:rsid w:val="0083549E"/>
    <w:rsid w:val="008355BC"/>
    <w:rsid w:val="008356EE"/>
    <w:rsid w:val="00835AB2"/>
    <w:rsid w:val="0083660C"/>
    <w:rsid w:val="00837084"/>
    <w:rsid w:val="0083716E"/>
    <w:rsid w:val="008379F2"/>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4864"/>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94"/>
    <w:rsid w:val="00852EE6"/>
    <w:rsid w:val="00852EF4"/>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A07"/>
    <w:rsid w:val="00855B1F"/>
    <w:rsid w:val="00855C3D"/>
    <w:rsid w:val="00855C51"/>
    <w:rsid w:val="00855EDF"/>
    <w:rsid w:val="00856019"/>
    <w:rsid w:val="008565E3"/>
    <w:rsid w:val="008565FB"/>
    <w:rsid w:val="008567A1"/>
    <w:rsid w:val="008570C2"/>
    <w:rsid w:val="008570F4"/>
    <w:rsid w:val="0085758B"/>
    <w:rsid w:val="0086014E"/>
    <w:rsid w:val="00860245"/>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AE1"/>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6F6F"/>
    <w:rsid w:val="008871A9"/>
    <w:rsid w:val="0088732B"/>
    <w:rsid w:val="00887627"/>
    <w:rsid w:val="00887F9A"/>
    <w:rsid w:val="00890075"/>
    <w:rsid w:val="00890344"/>
    <w:rsid w:val="00890F31"/>
    <w:rsid w:val="008912C4"/>
    <w:rsid w:val="008915D4"/>
    <w:rsid w:val="008916B7"/>
    <w:rsid w:val="008918A2"/>
    <w:rsid w:val="00891A86"/>
    <w:rsid w:val="0089233E"/>
    <w:rsid w:val="00892481"/>
    <w:rsid w:val="00892746"/>
    <w:rsid w:val="00892891"/>
    <w:rsid w:val="00892D63"/>
    <w:rsid w:val="00892DFC"/>
    <w:rsid w:val="00892F23"/>
    <w:rsid w:val="008934BE"/>
    <w:rsid w:val="0089374D"/>
    <w:rsid w:val="00893D9A"/>
    <w:rsid w:val="00894263"/>
    <w:rsid w:val="00894294"/>
    <w:rsid w:val="00894659"/>
    <w:rsid w:val="008946BA"/>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8A7"/>
    <w:rsid w:val="008D6CE1"/>
    <w:rsid w:val="008D6D83"/>
    <w:rsid w:val="008D6D8D"/>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A3F"/>
    <w:rsid w:val="008E2C13"/>
    <w:rsid w:val="008E2C39"/>
    <w:rsid w:val="008E3015"/>
    <w:rsid w:val="008E3388"/>
    <w:rsid w:val="008E37EA"/>
    <w:rsid w:val="008E38FF"/>
    <w:rsid w:val="008E3A7B"/>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D5A"/>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3D5B"/>
    <w:rsid w:val="00914186"/>
    <w:rsid w:val="0091433A"/>
    <w:rsid w:val="009146DB"/>
    <w:rsid w:val="00914A12"/>
    <w:rsid w:val="00914AB5"/>
    <w:rsid w:val="00914F77"/>
    <w:rsid w:val="009153F1"/>
    <w:rsid w:val="00915608"/>
    <w:rsid w:val="009157CF"/>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65E"/>
    <w:rsid w:val="00951701"/>
    <w:rsid w:val="0095179B"/>
    <w:rsid w:val="00951941"/>
    <w:rsid w:val="00951D3E"/>
    <w:rsid w:val="00951F33"/>
    <w:rsid w:val="00952002"/>
    <w:rsid w:val="00953358"/>
    <w:rsid w:val="00953B56"/>
    <w:rsid w:val="00953C86"/>
    <w:rsid w:val="009544F9"/>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140"/>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AAF"/>
    <w:rsid w:val="00972EA5"/>
    <w:rsid w:val="00973090"/>
    <w:rsid w:val="00973110"/>
    <w:rsid w:val="00973179"/>
    <w:rsid w:val="00973BC9"/>
    <w:rsid w:val="00973E53"/>
    <w:rsid w:val="0097485E"/>
    <w:rsid w:val="00974C12"/>
    <w:rsid w:val="00974C53"/>
    <w:rsid w:val="00974CE3"/>
    <w:rsid w:val="009750F9"/>
    <w:rsid w:val="00975222"/>
    <w:rsid w:val="00975451"/>
    <w:rsid w:val="009758FD"/>
    <w:rsid w:val="00976274"/>
    <w:rsid w:val="009767DC"/>
    <w:rsid w:val="00976D32"/>
    <w:rsid w:val="0097705B"/>
    <w:rsid w:val="00977568"/>
    <w:rsid w:val="00977AB3"/>
    <w:rsid w:val="00977CEB"/>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12B"/>
    <w:rsid w:val="009861D2"/>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120"/>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217"/>
    <w:rsid w:val="009B2335"/>
    <w:rsid w:val="009B2652"/>
    <w:rsid w:val="009B2C5E"/>
    <w:rsid w:val="009B2FAB"/>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2BC"/>
    <w:rsid w:val="009B78F1"/>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4C5"/>
    <w:rsid w:val="009C4D79"/>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46D0"/>
    <w:rsid w:val="009D5109"/>
    <w:rsid w:val="009D53D4"/>
    <w:rsid w:val="009D5623"/>
    <w:rsid w:val="009D5738"/>
    <w:rsid w:val="009D6016"/>
    <w:rsid w:val="009D66BC"/>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7261"/>
    <w:rsid w:val="009E7322"/>
    <w:rsid w:val="009E743A"/>
    <w:rsid w:val="009E75E4"/>
    <w:rsid w:val="009E7661"/>
    <w:rsid w:val="009E7783"/>
    <w:rsid w:val="009E788E"/>
    <w:rsid w:val="009E7B30"/>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58"/>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621B"/>
    <w:rsid w:val="009F6538"/>
    <w:rsid w:val="009F6766"/>
    <w:rsid w:val="009F697B"/>
    <w:rsid w:val="009F6A78"/>
    <w:rsid w:val="009F6B77"/>
    <w:rsid w:val="009F6F47"/>
    <w:rsid w:val="009F71CB"/>
    <w:rsid w:val="009F7730"/>
    <w:rsid w:val="009F7BCE"/>
    <w:rsid w:val="00A00038"/>
    <w:rsid w:val="00A00177"/>
    <w:rsid w:val="00A01196"/>
    <w:rsid w:val="00A0121E"/>
    <w:rsid w:val="00A014E4"/>
    <w:rsid w:val="00A0170D"/>
    <w:rsid w:val="00A019EB"/>
    <w:rsid w:val="00A019EF"/>
    <w:rsid w:val="00A01E93"/>
    <w:rsid w:val="00A01FE0"/>
    <w:rsid w:val="00A022B5"/>
    <w:rsid w:val="00A0253E"/>
    <w:rsid w:val="00A0284D"/>
    <w:rsid w:val="00A02C9F"/>
    <w:rsid w:val="00A02E0D"/>
    <w:rsid w:val="00A02EDC"/>
    <w:rsid w:val="00A02F7C"/>
    <w:rsid w:val="00A0348B"/>
    <w:rsid w:val="00A037A0"/>
    <w:rsid w:val="00A03968"/>
    <w:rsid w:val="00A03EF2"/>
    <w:rsid w:val="00A04005"/>
    <w:rsid w:val="00A04306"/>
    <w:rsid w:val="00A045A6"/>
    <w:rsid w:val="00A045E7"/>
    <w:rsid w:val="00A04F13"/>
    <w:rsid w:val="00A05033"/>
    <w:rsid w:val="00A05B84"/>
    <w:rsid w:val="00A05EC2"/>
    <w:rsid w:val="00A05F9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64D"/>
    <w:rsid w:val="00A1580B"/>
    <w:rsid w:val="00A15810"/>
    <w:rsid w:val="00A15861"/>
    <w:rsid w:val="00A1588C"/>
    <w:rsid w:val="00A158F9"/>
    <w:rsid w:val="00A16D42"/>
    <w:rsid w:val="00A17191"/>
    <w:rsid w:val="00A173CA"/>
    <w:rsid w:val="00A17637"/>
    <w:rsid w:val="00A17B57"/>
    <w:rsid w:val="00A201AC"/>
    <w:rsid w:val="00A20D46"/>
    <w:rsid w:val="00A21025"/>
    <w:rsid w:val="00A2160E"/>
    <w:rsid w:val="00A2161F"/>
    <w:rsid w:val="00A217DE"/>
    <w:rsid w:val="00A21B7E"/>
    <w:rsid w:val="00A21EA3"/>
    <w:rsid w:val="00A22522"/>
    <w:rsid w:val="00A2252C"/>
    <w:rsid w:val="00A22619"/>
    <w:rsid w:val="00A22930"/>
    <w:rsid w:val="00A232BD"/>
    <w:rsid w:val="00A23505"/>
    <w:rsid w:val="00A235CE"/>
    <w:rsid w:val="00A23D39"/>
    <w:rsid w:val="00A23F1C"/>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DA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A6B"/>
    <w:rsid w:val="00A360C8"/>
    <w:rsid w:val="00A362AD"/>
    <w:rsid w:val="00A362DA"/>
    <w:rsid w:val="00A362EB"/>
    <w:rsid w:val="00A36B72"/>
    <w:rsid w:val="00A36C5F"/>
    <w:rsid w:val="00A36C9E"/>
    <w:rsid w:val="00A3719F"/>
    <w:rsid w:val="00A374D3"/>
    <w:rsid w:val="00A37E7E"/>
    <w:rsid w:val="00A37F2A"/>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10"/>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A72"/>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BB5"/>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6789C"/>
    <w:rsid w:val="00A70033"/>
    <w:rsid w:val="00A70377"/>
    <w:rsid w:val="00A70511"/>
    <w:rsid w:val="00A70BA7"/>
    <w:rsid w:val="00A70FBC"/>
    <w:rsid w:val="00A71882"/>
    <w:rsid w:val="00A718D6"/>
    <w:rsid w:val="00A719BE"/>
    <w:rsid w:val="00A71BC1"/>
    <w:rsid w:val="00A72090"/>
    <w:rsid w:val="00A722CD"/>
    <w:rsid w:val="00A726BB"/>
    <w:rsid w:val="00A72729"/>
    <w:rsid w:val="00A72976"/>
    <w:rsid w:val="00A72D0B"/>
    <w:rsid w:val="00A72F23"/>
    <w:rsid w:val="00A73052"/>
    <w:rsid w:val="00A73476"/>
    <w:rsid w:val="00A735EB"/>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7CB"/>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1DA"/>
    <w:rsid w:val="00A81517"/>
    <w:rsid w:val="00A815B9"/>
    <w:rsid w:val="00A81698"/>
    <w:rsid w:val="00A819D1"/>
    <w:rsid w:val="00A81B75"/>
    <w:rsid w:val="00A81C05"/>
    <w:rsid w:val="00A81C36"/>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E9F"/>
    <w:rsid w:val="00A95F24"/>
    <w:rsid w:val="00A96085"/>
    <w:rsid w:val="00A96426"/>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4A0"/>
    <w:rsid w:val="00AB0803"/>
    <w:rsid w:val="00AB085D"/>
    <w:rsid w:val="00AB1A2E"/>
    <w:rsid w:val="00AB20C8"/>
    <w:rsid w:val="00AB264A"/>
    <w:rsid w:val="00AB27B7"/>
    <w:rsid w:val="00AB2E17"/>
    <w:rsid w:val="00AB3077"/>
    <w:rsid w:val="00AB30AC"/>
    <w:rsid w:val="00AB310C"/>
    <w:rsid w:val="00AB3129"/>
    <w:rsid w:val="00AB34B7"/>
    <w:rsid w:val="00AB455C"/>
    <w:rsid w:val="00AB45B3"/>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7BF"/>
    <w:rsid w:val="00AC48B2"/>
    <w:rsid w:val="00AC520E"/>
    <w:rsid w:val="00AC5385"/>
    <w:rsid w:val="00AC545C"/>
    <w:rsid w:val="00AC5728"/>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23E"/>
    <w:rsid w:val="00AD5D8B"/>
    <w:rsid w:val="00AD6056"/>
    <w:rsid w:val="00AD61F3"/>
    <w:rsid w:val="00AD65B3"/>
    <w:rsid w:val="00AD678A"/>
    <w:rsid w:val="00AD6E14"/>
    <w:rsid w:val="00AD7037"/>
    <w:rsid w:val="00AD70B8"/>
    <w:rsid w:val="00AD710A"/>
    <w:rsid w:val="00AD722B"/>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5B86"/>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804"/>
    <w:rsid w:val="00AF6972"/>
    <w:rsid w:val="00AF6B21"/>
    <w:rsid w:val="00AF6D0F"/>
    <w:rsid w:val="00AF6E2B"/>
    <w:rsid w:val="00AF6E67"/>
    <w:rsid w:val="00AF6E73"/>
    <w:rsid w:val="00AF70B7"/>
    <w:rsid w:val="00AF71BD"/>
    <w:rsid w:val="00AF7268"/>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30D3"/>
    <w:rsid w:val="00B030ED"/>
    <w:rsid w:val="00B032C1"/>
    <w:rsid w:val="00B035B1"/>
    <w:rsid w:val="00B03666"/>
    <w:rsid w:val="00B04016"/>
    <w:rsid w:val="00B04303"/>
    <w:rsid w:val="00B04587"/>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231"/>
    <w:rsid w:val="00B20336"/>
    <w:rsid w:val="00B2040E"/>
    <w:rsid w:val="00B20466"/>
    <w:rsid w:val="00B20579"/>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AE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3C9"/>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526"/>
    <w:rsid w:val="00B9170F"/>
    <w:rsid w:val="00B9173E"/>
    <w:rsid w:val="00B918DF"/>
    <w:rsid w:val="00B91C52"/>
    <w:rsid w:val="00B91C7A"/>
    <w:rsid w:val="00B91CD0"/>
    <w:rsid w:val="00B91F52"/>
    <w:rsid w:val="00B92202"/>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4261"/>
    <w:rsid w:val="00BB4AAF"/>
    <w:rsid w:val="00BB4B28"/>
    <w:rsid w:val="00BB4D7E"/>
    <w:rsid w:val="00BB4EBB"/>
    <w:rsid w:val="00BB54F2"/>
    <w:rsid w:val="00BB5943"/>
    <w:rsid w:val="00BB6059"/>
    <w:rsid w:val="00BB6117"/>
    <w:rsid w:val="00BB61C6"/>
    <w:rsid w:val="00BB6830"/>
    <w:rsid w:val="00BB685F"/>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6E1"/>
    <w:rsid w:val="00BC2728"/>
    <w:rsid w:val="00BC2A86"/>
    <w:rsid w:val="00BC2DF8"/>
    <w:rsid w:val="00BC331D"/>
    <w:rsid w:val="00BC3413"/>
    <w:rsid w:val="00BC34C2"/>
    <w:rsid w:val="00BC3991"/>
    <w:rsid w:val="00BC3A43"/>
    <w:rsid w:val="00BC41C2"/>
    <w:rsid w:val="00BC48E0"/>
    <w:rsid w:val="00BC5361"/>
    <w:rsid w:val="00BC53F7"/>
    <w:rsid w:val="00BC5525"/>
    <w:rsid w:val="00BC5527"/>
    <w:rsid w:val="00BC5971"/>
    <w:rsid w:val="00BC5C3D"/>
    <w:rsid w:val="00BC5E8A"/>
    <w:rsid w:val="00BC6395"/>
    <w:rsid w:val="00BC63F1"/>
    <w:rsid w:val="00BC65D5"/>
    <w:rsid w:val="00BC662D"/>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53E8"/>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92"/>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066"/>
    <w:rsid w:val="00C1644A"/>
    <w:rsid w:val="00C16B84"/>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07"/>
    <w:rsid w:val="00C3477E"/>
    <w:rsid w:val="00C34990"/>
    <w:rsid w:val="00C34A59"/>
    <w:rsid w:val="00C34D77"/>
    <w:rsid w:val="00C34DCC"/>
    <w:rsid w:val="00C36229"/>
    <w:rsid w:val="00C3669B"/>
    <w:rsid w:val="00C36DB0"/>
    <w:rsid w:val="00C36E24"/>
    <w:rsid w:val="00C37E29"/>
    <w:rsid w:val="00C37FE6"/>
    <w:rsid w:val="00C400CE"/>
    <w:rsid w:val="00C405AF"/>
    <w:rsid w:val="00C4065E"/>
    <w:rsid w:val="00C40669"/>
    <w:rsid w:val="00C407EF"/>
    <w:rsid w:val="00C40B8D"/>
    <w:rsid w:val="00C40CC3"/>
    <w:rsid w:val="00C41219"/>
    <w:rsid w:val="00C41549"/>
    <w:rsid w:val="00C41B17"/>
    <w:rsid w:val="00C41FE1"/>
    <w:rsid w:val="00C425C4"/>
    <w:rsid w:val="00C42718"/>
    <w:rsid w:val="00C42794"/>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8B3"/>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6A75"/>
    <w:rsid w:val="00C573FD"/>
    <w:rsid w:val="00C577CD"/>
    <w:rsid w:val="00C57800"/>
    <w:rsid w:val="00C57BA9"/>
    <w:rsid w:val="00C57BDF"/>
    <w:rsid w:val="00C57EB6"/>
    <w:rsid w:val="00C60100"/>
    <w:rsid w:val="00C60477"/>
    <w:rsid w:val="00C60501"/>
    <w:rsid w:val="00C60B26"/>
    <w:rsid w:val="00C60C0E"/>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39"/>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AE6"/>
    <w:rsid w:val="00CA2C8B"/>
    <w:rsid w:val="00CA2D31"/>
    <w:rsid w:val="00CA2F98"/>
    <w:rsid w:val="00CA3128"/>
    <w:rsid w:val="00CA3503"/>
    <w:rsid w:val="00CA362A"/>
    <w:rsid w:val="00CA37AC"/>
    <w:rsid w:val="00CA3BEE"/>
    <w:rsid w:val="00CA3E22"/>
    <w:rsid w:val="00CA4063"/>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291"/>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833"/>
    <w:rsid w:val="00CD0AED"/>
    <w:rsid w:val="00CD106A"/>
    <w:rsid w:val="00CD1245"/>
    <w:rsid w:val="00CD169F"/>
    <w:rsid w:val="00CD1774"/>
    <w:rsid w:val="00CD21A8"/>
    <w:rsid w:val="00CD2443"/>
    <w:rsid w:val="00CD2476"/>
    <w:rsid w:val="00CD312E"/>
    <w:rsid w:val="00CD35C6"/>
    <w:rsid w:val="00CD39E4"/>
    <w:rsid w:val="00CD4141"/>
    <w:rsid w:val="00CD42FD"/>
    <w:rsid w:val="00CD446A"/>
    <w:rsid w:val="00CD46BE"/>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1D"/>
    <w:rsid w:val="00CE613B"/>
    <w:rsid w:val="00CE6161"/>
    <w:rsid w:val="00CE67F9"/>
    <w:rsid w:val="00CE68D8"/>
    <w:rsid w:val="00CE6B46"/>
    <w:rsid w:val="00CE6CB5"/>
    <w:rsid w:val="00CE70DF"/>
    <w:rsid w:val="00CE73A9"/>
    <w:rsid w:val="00CE73C2"/>
    <w:rsid w:val="00CE74A8"/>
    <w:rsid w:val="00CE7551"/>
    <w:rsid w:val="00CE75A8"/>
    <w:rsid w:val="00CE7EB8"/>
    <w:rsid w:val="00CF0787"/>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A59"/>
    <w:rsid w:val="00D02AFA"/>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6BE"/>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530"/>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AC1"/>
    <w:rsid w:val="00D13CBC"/>
    <w:rsid w:val="00D13E7F"/>
    <w:rsid w:val="00D1450F"/>
    <w:rsid w:val="00D14738"/>
    <w:rsid w:val="00D1485C"/>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8E1"/>
    <w:rsid w:val="00D23BA6"/>
    <w:rsid w:val="00D23CB3"/>
    <w:rsid w:val="00D23D04"/>
    <w:rsid w:val="00D23D42"/>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7D6"/>
    <w:rsid w:val="00D30A11"/>
    <w:rsid w:val="00D30B5C"/>
    <w:rsid w:val="00D312E4"/>
    <w:rsid w:val="00D3213A"/>
    <w:rsid w:val="00D32386"/>
    <w:rsid w:val="00D32481"/>
    <w:rsid w:val="00D326C1"/>
    <w:rsid w:val="00D32714"/>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A0C"/>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A7F"/>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79B"/>
    <w:rsid w:val="00D75BF7"/>
    <w:rsid w:val="00D75CAB"/>
    <w:rsid w:val="00D762CA"/>
    <w:rsid w:val="00D7639B"/>
    <w:rsid w:val="00D76D71"/>
    <w:rsid w:val="00D77979"/>
    <w:rsid w:val="00D77C37"/>
    <w:rsid w:val="00D80832"/>
    <w:rsid w:val="00D80AE1"/>
    <w:rsid w:val="00D80DDC"/>
    <w:rsid w:val="00D810B9"/>
    <w:rsid w:val="00D81211"/>
    <w:rsid w:val="00D813AD"/>
    <w:rsid w:val="00D81D47"/>
    <w:rsid w:val="00D81FF9"/>
    <w:rsid w:val="00D82381"/>
    <w:rsid w:val="00D82462"/>
    <w:rsid w:val="00D82A53"/>
    <w:rsid w:val="00D82F9A"/>
    <w:rsid w:val="00D83125"/>
    <w:rsid w:val="00D83171"/>
    <w:rsid w:val="00D833F6"/>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CFD"/>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9A8"/>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8C"/>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1EF4"/>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B13"/>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212"/>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C4"/>
    <w:rsid w:val="00DE135B"/>
    <w:rsid w:val="00DE1362"/>
    <w:rsid w:val="00DE18E7"/>
    <w:rsid w:val="00DE1FB6"/>
    <w:rsid w:val="00DE1FED"/>
    <w:rsid w:val="00DE23E4"/>
    <w:rsid w:val="00DE2C7E"/>
    <w:rsid w:val="00DE311D"/>
    <w:rsid w:val="00DE36E3"/>
    <w:rsid w:val="00DE3DB0"/>
    <w:rsid w:val="00DE4783"/>
    <w:rsid w:val="00DE4B16"/>
    <w:rsid w:val="00DE4BE1"/>
    <w:rsid w:val="00DE4CBB"/>
    <w:rsid w:val="00DE4CCC"/>
    <w:rsid w:val="00DE531B"/>
    <w:rsid w:val="00DE557C"/>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4B"/>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381"/>
    <w:rsid w:val="00E2051A"/>
    <w:rsid w:val="00E205BD"/>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47"/>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7DF"/>
    <w:rsid w:val="00E42942"/>
    <w:rsid w:val="00E43137"/>
    <w:rsid w:val="00E4314B"/>
    <w:rsid w:val="00E43379"/>
    <w:rsid w:val="00E438E0"/>
    <w:rsid w:val="00E43AFF"/>
    <w:rsid w:val="00E43B17"/>
    <w:rsid w:val="00E43B28"/>
    <w:rsid w:val="00E43D51"/>
    <w:rsid w:val="00E43F0E"/>
    <w:rsid w:val="00E4483C"/>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92C"/>
    <w:rsid w:val="00E53CF4"/>
    <w:rsid w:val="00E53E0E"/>
    <w:rsid w:val="00E54063"/>
    <w:rsid w:val="00E54278"/>
    <w:rsid w:val="00E549DE"/>
    <w:rsid w:val="00E54E20"/>
    <w:rsid w:val="00E56054"/>
    <w:rsid w:val="00E5647B"/>
    <w:rsid w:val="00E5652C"/>
    <w:rsid w:val="00E56612"/>
    <w:rsid w:val="00E566BE"/>
    <w:rsid w:val="00E566D5"/>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7C3"/>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15"/>
    <w:rsid w:val="00EA0022"/>
    <w:rsid w:val="00EA0480"/>
    <w:rsid w:val="00EA06D2"/>
    <w:rsid w:val="00EA12EA"/>
    <w:rsid w:val="00EA1793"/>
    <w:rsid w:val="00EA1A33"/>
    <w:rsid w:val="00EA1E3A"/>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48"/>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A42"/>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206"/>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5F2"/>
    <w:rsid w:val="00F31CCA"/>
    <w:rsid w:val="00F3245D"/>
    <w:rsid w:val="00F327D9"/>
    <w:rsid w:val="00F3292E"/>
    <w:rsid w:val="00F32C06"/>
    <w:rsid w:val="00F32C1A"/>
    <w:rsid w:val="00F32D2A"/>
    <w:rsid w:val="00F32D75"/>
    <w:rsid w:val="00F32F18"/>
    <w:rsid w:val="00F33589"/>
    <w:rsid w:val="00F33AC0"/>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7B9"/>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DEB"/>
    <w:rsid w:val="00F76F05"/>
    <w:rsid w:val="00F76F3C"/>
    <w:rsid w:val="00F77410"/>
    <w:rsid w:val="00F7756D"/>
    <w:rsid w:val="00F800B8"/>
    <w:rsid w:val="00F8048C"/>
    <w:rsid w:val="00F8080D"/>
    <w:rsid w:val="00F80AB0"/>
    <w:rsid w:val="00F80B70"/>
    <w:rsid w:val="00F810F7"/>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3B7"/>
    <w:rsid w:val="00F85445"/>
    <w:rsid w:val="00F85556"/>
    <w:rsid w:val="00F85701"/>
    <w:rsid w:val="00F85999"/>
    <w:rsid w:val="00F85DA4"/>
    <w:rsid w:val="00F85DFF"/>
    <w:rsid w:val="00F866F1"/>
    <w:rsid w:val="00F86927"/>
    <w:rsid w:val="00F86AB7"/>
    <w:rsid w:val="00F870BF"/>
    <w:rsid w:val="00F870C5"/>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A7FEF"/>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AC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1B6"/>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1BDB"/>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BBC"/>
    <w:rsid w:val="00FD5C72"/>
    <w:rsid w:val="00FD5C7B"/>
    <w:rsid w:val="00FD636E"/>
    <w:rsid w:val="00FD63CE"/>
    <w:rsid w:val="00FD6AA5"/>
    <w:rsid w:val="00FD6B74"/>
    <w:rsid w:val="00FD6F35"/>
    <w:rsid w:val="00FD74DC"/>
    <w:rsid w:val="00FD7583"/>
    <w:rsid w:val="00FD76B4"/>
    <w:rsid w:val="00FD77A2"/>
    <w:rsid w:val="00FD7AA6"/>
    <w:rsid w:val="00FD7AD8"/>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A7E"/>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215244524">
      <w:bodyDiv w:val="1"/>
      <w:marLeft w:val="0"/>
      <w:marRight w:val="0"/>
      <w:marTop w:val="0"/>
      <w:marBottom w:val="0"/>
      <w:divBdr>
        <w:top w:val="none" w:sz="0" w:space="0" w:color="auto"/>
        <w:left w:val="none" w:sz="0" w:space="0" w:color="auto"/>
        <w:bottom w:val="none" w:sz="0" w:space="0" w:color="auto"/>
        <w:right w:val="none" w:sz="0" w:space="0" w:color="auto"/>
      </w:divBdr>
    </w:div>
    <w:div w:id="357436493">
      <w:bodyDiv w:val="1"/>
      <w:marLeft w:val="0"/>
      <w:marRight w:val="0"/>
      <w:marTop w:val="0"/>
      <w:marBottom w:val="0"/>
      <w:divBdr>
        <w:top w:val="none" w:sz="0" w:space="0" w:color="auto"/>
        <w:left w:val="none" w:sz="0" w:space="0" w:color="auto"/>
        <w:bottom w:val="none" w:sz="0" w:space="0" w:color="auto"/>
        <w:right w:val="none" w:sz="0" w:space="0" w:color="auto"/>
      </w:divBdr>
    </w:div>
    <w:div w:id="365182398">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880702463">
      <w:bodyDiv w:val="1"/>
      <w:marLeft w:val="0"/>
      <w:marRight w:val="0"/>
      <w:marTop w:val="0"/>
      <w:marBottom w:val="0"/>
      <w:divBdr>
        <w:top w:val="none" w:sz="0" w:space="0" w:color="auto"/>
        <w:left w:val="none" w:sz="0" w:space="0" w:color="auto"/>
        <w:bottom w:val="none" w:sz="0" w:space="0" w:color="auto"/>
        <w:right w:val="none" w:sz="0" w:space="0" w:color="auto"/>
      </w:divBdr>
    </w:div>
    <w:div w:id="1042558580">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3386323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344166405">
      <w:bodyDiv w:val="1"/>
      <w:marLeft w:val="0"/>
      <w:marRight w:val="0"/>
      <w:marTop w:val="0"/>
      <w:marBottom w:val="0"/>
      <w:divBdr>
        <w:top w:val="none" w:sz="0" w:space="0" w:color="auto"/>
        <w:left w:val="none" w:sz="0" w:space="0" w:color="auto"/>
        <w:bottom w:val="none" w:sz="0" w:space="0" w:color="auto"/>
        <w:right w:val="none" w:sz="0" w:space="0" w:color="auto"/>
      </w:divBdr>
    </w:div>
    <w:div w:id="1473716045">
      <w:bodyDiv w:val="1"/>
      <w:marLeft w:val="0"/>
      <w:marRight w:val="0"/>
      <w:marTop w:val="0"/>
      <w:marBottom w:val="0"/>
      <w:divBdr>
        <w:top w:val="none" w:sz="0" w:space="0" w:color="auto"/>
        <w:left w:val="none" w:sz="0" w:space="0" w:color="auto"/>
        <w:bottom w:val="none" w:sz="0" w:space="0" w:color="auto"/>
        <w:right w:val="none" w:sz="0" w:space="0" w:color="auto"/>
      </w:divBdr>
    </w:div>
    <w:div w:id="1589192612">
      <w:bodyDiv w:val="1"/>
      <w:marLeft w:val="0"/>
      <w:marRight w:val="0"/>
      <w:marTop w:val="0"/>
      <w:marBottom w:val="0"/>
      <w:divBdr>
        <w:top w:val="none" w:sz="0" w:space="0" w:color="auto"/>
        <w:left w:val="none" w:sz="0" w:space="0" w:color="auto"/>
        <w:bottom w:val="none" w:sz="0" w:space="0" w:color="auto"/>
        <w:right w:val="none" w:sz="0" w:space="0" w:color="auto"/>
      </w:divBdr>
    </w:div>
    <w:div w:id="1635600817">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1912806130">
      <w:bodyDiv w:val="1"/>
      <w:marLeft w:val="0"/>
      <w:marRight w:val="0"/>
      <w:marTop w:val="0"/>
      <w:marBottom w:val="0"/>
      <w:divBdr>
        <w:top w:val="none" w:sz="0" w:space="0" w:color="auto"/>
        <w:left w:val="none" w:sz="0" w:space="0" w:color="auto"/>
        <w:bottom w:val="none" w:sz="0" w:space="0" w:color="auto"/>
        <w:right w:val="none" w:sz="0" w:space="0" w:color="auto"/>
      </w:divBdr>
    </w:div>
    <w:div w:id="1991670068">
      <w:bodyDiv w:val="1"/>
      <w:marLeft w:val="0"/>
      <w:marRight w:val="0"/>
      <w:marTop w:val="0"/>
      <w:marBottom w:val="0"/>
      <w:divBdr>
        <w:top w:val="none" w:sz="0" w:space="0" w:color="auto"/>
        <w:left w:val="none" w:sz="0" w:space="0" w:color="auto"/>
        <w:bottom w:val="none" w:sz="0" w:space="0" w:color="auto"/>
        <w:right w:val="none" w:sz="0" w:space="0" w:color="auto"/>
      </w:divBdr>
    </w:div>
    <w:div w:id="2048143331">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MyPetOctocat/bachelor_202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
      <w:docPartPr>
        <w:name w:val="6302F665093D4ABB9D0C5EB206077943"/>
        <w:category>
          <w:name w:val="Allgemein"/>
          <w:gallery w:val="placeholder"/>
        </w:category>
        <w:types>
          <w:type w:val="bbPlcHdr"/>
        </w:types>
        <w:behaviors>
          <w:behavior w:val="content"/>
        </w:behaviors>
        <w:guid w:val="{10E8C82F-9784-41FA-942D-4987FBF90339}"/>
      </w:docPartPr>
      <w:docPartBody>
        <w:p w:rsidR="00A171D9" w:rsidRDefault="00AB2BF5" w:rsidP="00AB2BF5">
          <w:pPr>
            <w:pStyle w:val="6302F665093D4ABB9D0C5EB206077943"/>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3F3CBC"/>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60934"/>
    <w:rsid w:val="006D0DBF"/>
    <w:rsid w:val="006D6E23"/>
    <w:rsid w:val="006E2AA5"/>
    <w:rsid w:val="006E7635"/>
    <w:rsid w:val="006F3D33"/>
    <w:rsid w:val="00740BCF"/>
    <w:rsid w:val="00777FDF"/>
    <w:rsid w:val="00780BC0"/>
    <w:rsid w:val="00785FAF"/>
    <w:rsid w:val="007A1C96"/>
    <w:rsid w:val="0083015B"/>
    <w:rsid w:val="00877B14"/>
    <w:rsid w:val="00921995"/>
    <w:rsid w:val="00932BD4"/>
    <w:rsid w:val="0099239C"/>
    <w:rsid w:val="00992FF7"/>
    <w:rsid w:val="00A171D9"/>
    <w:rsid w:val="00A313C0"/>
    <w:rsid w:val="00AB2BF5"/>
    <w:rsid w:val="00AC0D59"/>
    <w:rsid w:val="00B04807"/>
    <w:rsid w:val="00B13659"/>
    <w:rsid w:val="00B44956"/>
    <w:rsid w:val="00B84E56"/>
    <w:rsid w:val="00BB66AF"/>
    <w:rsid w:val="00BF1FE4"/>
    <w:rsid w:val="00C47A01"/>
    <w:rsid w:val="00CC7020"/>
    <w:rsid w:val="00D2669E"/>
    <w:rsid w:val="00D36BFF"/>
    <w:rsid w:val="00D8366C"/>
    <w:rsid w:val="00DA1478"/>
    <w:rsid w:val="00DD7466"/>
    <w:rsid w:val="00DF3DFE"/>
    <w:rsid w:val="00E42DFF"/>
    <w:rsid w:val="00E47C53"/>
    <w:rsid w:val="00E63BBD"/>
    <w:rsid w:val="00E748F8"/>
    <w:rsid w:val="00EB507B"/>
    <w:rsid w:val="00EE2FEF"/>
    <w:rsid w:val="00F3123B"/>
    <w:rsid w:val="00F60983"/>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BF5"/>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 w:type="paragraph" w:customStyle="1" w:styleId="6302F665093D4ABB9D0C5EB206077943">
    <w:name w:val="6302F665093D4ABB9D0C5EB206077943"/>
    <w:rsid w:val="00AB2B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187411</Words>
  <Characters>1068247</Characters>
  <Application>Microsoft Office Word</Application>
  <DocSecurity>0</DocSecurity>
  <Lines>8902</Lines>
  <Paragraphs>250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5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9057</cp:revision>
  <cp:lastPrinted>2011-10-23T20:42:00Z</cp:lastPrinted>
  <dcterms:created xsi:type="dcterms:W3CDTF">2011-09-21T18:30:00Z</dcterms:created>
  <dcterms:modified xsi:type="dcterms:W3CDTF">2022-08-08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1">
    <vt:lpwstr>6.12.0.0</vt:lpwstr>
  </property>
  <property fmtid="{D5CDD505-2E9C-101B-9397-08002B2CF9AE}" pid="5" name="CitaviDocumentProperty_6">
    <vt:lpwstr>False</vt:lpwstr>
  </property>
  <property fmtid="{D5CDD505-2E9C-101B-9397-08002B2CF9AE}" pid="6" name="CitaviDocumentProperty_8">
    <vt:lpwstr>CloudProjectKey=a7q4m2x96v3oofn851djsb8izjgyjn517l5b51m; ProjectName=Bachelor</vt:lpwstr>
  </property>
</Properties>
</file>